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63D8CC" w14:textId="77777777" w:rsidR="00394A99" w:rsidRDefault="00394A99" w:rsidP="00CB3019">
      <w:pPr>
        <w:spacing w:after="0" w:line="240" w:lineRule="auto"/>
        <w:jc w:val="both"/>
        <w:rPr>
          <w:rFonts w:ascii="Arial" w:hAnsi="Arial" w:cs="Arial"/>
          <w:b/>
          <w:bCs/>
        </w:rPr>
      </w:pPr>
      <w:r w:rsidRPr="00394A99">
        <w:rPr>
          <w:rFonts w:ascii="Arial" w:hAnsi="Arial" w:cs="Arial"/>
          <w:b/>
          <w:bCs/>
        </w:rPr>
        <w:t>Review Article</w:t>
      </w:r>
    </w:p>
    <w:p w14:paraId="7ECC8667" w14:textId="77777777" w:rsidR="00394A99" w:rsidRDefault="00394A99" w:rsidP="00CB3019">
      <w:pPr>
        <w:spacing w:after="0" w:line="240" w:lineRule="auto"/>
        <w:jc w:val="both"/>
        <w:rPr>
          <w:rFonts w:ascii="Arial" w:hAnsi="Arial" w:cs="Arial"/>
          <w:b/>
          <w:bCs/>
        </w:rPr>
      </w:pPr>
    </w:p>
    <w:p w14:paraId="4E833EB4" w14:textId="3A80EB38" w:rsidR="001B07C3" w:rsidRPr="007138B4" w:rsidRDefault="00B3664A" w:rsidP="00CB3019">
      <w:pPr>
        <w:spacing w:after="0" w:line="240" w:lineRule="auto"/>
        <w:jc w:val="both"/>
        <w:rPr>
          <w:rFonts w:ascii="Arial" w:hAnsi="Arial" w:cs="Arial"/>
          <w:b/>
          <w:bCs/>
        </w:rPr>
      </w:pPr>
      <w:r w:rsidRPr="007138B4">
        <w:rPr>
          <w:rFonts w:ascii="Arial" w:hAnsi="Arial" w:cs="Arial"/>
          <w:b/>
          <w:bCs/>
        </w:rPr>
        <w:t>Host Genetic Factors Influencing COVID-19 Susceptibility and Severity: A Narrative Review</w:t>
      </w:r>
    </w:p>
    <w:p w14:paraId="0F8DFA5F" w14:textId="77777777" w:rsidR="00CB3019" w:rsidRPr="007138B4" w:rsidRDefault="00CB3019" w:rsidP="00CB3019">
      <w:pPr>
        <w:spacing w:after="0" w:line="240" w:lineRule="auto"/>
        <w:jc w:val="right"/>
        <w:rPr>
          <w:rFonts w:ascii="Arial" w:hAnsi="Arial" w:cs="Arial"/>
        </w:rPr>
      </w:pPr>
    </w:p>
    <w:p w14:paraId="57513BA4" w14:textId="28696E56" w:rsidR="00CA05A2" w:rsidRPr="00810238" w:rsidRDefault="00CA05A2" w:rsidP="00034B4B">
      <w:pPr>
        <w:spacing w:after="0" w:line="240" w:lineRule="auto"/>
        <w:ind w:left="709" w:hanging="709"/>
        <w:jc w:val="right"/>
        <w:rPr>
          <w:rFonts w:ascii="Arial" w:hAnsi="Arial" w:cs="Arial"/>
          <w:i/>
        </w:rPr>
      </w:pPr>
    </w:p>
    <w:p w14:paraId="6FBA8FA3" w14:textId="77777777" w:rsidR="00E8751F" w:rsidRPr="00810238" w:rsidRDefault="00E8751F" w:rsidP="00034B4B">
      <w:pPr>
        <w:spacing w:after="0" w:line="240" w:lineRule="auto"/>
        <w:ind w:left="709" w:hanging="709"/>
        <w:jc w:val="right"/>
        <w:rPr>
          <w:rFonts w:ascii="Arial" w:hAnsi="Arial" w:cs="Arial"/>
          <w:i/>
        </w:rPr>
      </w:pPr>
    </w:p>
    <w:p w14:paraId="6DC0924F" w14:textId="77777777" w:rsidR="00CB3019" w:rsidRPr="00810238" w:rsidRDefault="00CB3019" w:rsidP="00CB3019">
      <w:pPr>
        <w:spacing w:after="0" w:line="240" w:lineRule="auto"/>
        <w:rPr>
          <w:rFonts w:ascii="Arial" w:hAnsi="Arial" w:cs="Arial"/>
          <w:b/>
          <w:bCs/>
        </w:rPr>
      </w:pPr>
    </w:p>
    <w:p w14:paraId="4136E2B3" w14:textId="48B2691B" w:rsidR="001B07C3" w:rsidRPr="007138B4" w:rsidRDefault="00AE7563" w:rsidP="00CB3019">
      <w:pPr>
        <w:spacing w:after="0" w:line="240" w:lineRule="auto"/>
        <w:rPr>
          <w:rFonts w:ascii="Arial" w:hAnsi="Arial" w:cs="Arial"/>
          <w:b/>
          <w:bCs/>
        </w:rPr>
      </w:pPr>
      <w:r w:rsidRPr="007138B4">
        <w:rPr>
          <w:rFonts w:ascii="Arial" w:hAnsi="Arial" w:cs="Arial"/>
          <w:b/>
          <w:bCs/>
        </w:rPr>
        <w:t>ABSTRACT</w:t>
      </w:r>
    </w:p>
    <w:p w14:paraId="67D38B49" w14:textId="444D3EE5" w:rsidR="00554912" w:rsidRPr="007138B4" w:rsidRDefault="00554912" w:rsidP="00CB3019">
      <w:pPr>
        <w:spacing w:after="0" w:line="240" w:lineRule="auto"/>
        <w:jc w:val="both"/>
        <w:rPr>
          <w:rFonts w:ascii="Arial" w:hAnsi="Arial" w:cs="Arial"/>
        </w:rPr>
      </w:pPr>
      <w:r w:rsidRPr="007138B4">
        <w:rPr>
          <w:rFonts w:ascii="Arial" w:hAnsi="Arial" w:cs="Arial"/>
          <w:b/>
          <w:bCs/>
        </w:rPr>
        <w:t xml:space="preserve">Background: </w:t>
      </w:r>
      <w:r w:rsidRPr="007138B4">
        <w:rPr>
          <w:rFonts w:ascii="Arial" w:hAnsi="Arial" w:cs="Arial"/>
        </w:rPr>
        <w:t xml:space="preserve">COVID-19 presents highly variable clinical outcomes, and growing evidence shows that host genetic factors significantly influence susceptibility to infection and disease severity. Understanding these contributions is essential for improving risk stratification and guiding targeted therapeutic approaches. </w:t>
      </w:r>
      <w:r w:rsidRPr="007138B4">
        <w:rPr>
          <w:rFonts w:ascii="Arial" w:hAnsi="Arial" w:cs="Arial"/>
          <w:b/>
          <w:bCs/>
        </w:rPr>
        <w:t xml:space="preserve">Objective: </w:t>
      </w:r>
      <w:r w:rsidRPr="007138B4">
        <w:rPr>
          <w:rFonts w:ascii="Arial" w:hAnsi="Arial" w:cs="Arial"/>
        </w:rPr>
        <w:t xml:space="preserve">To review current evidence on genetic determinants of COVID-19 susceptibility and severity, highlighting key pathways, population-specific findings, and implications for precision medicine. </w:t>
      </w:r>
      <w:r w:rsidRPr="007138B4">
        <w:rPr>
          <w:rFonts w:ascii="Arial" w:hAnsi="Arial" w:cs="Arial"/>
          <w:b/>
          <w:bCs/>
        </w:rPr>
        <w:t xml:space="preserve">Methods: </w:t>
      </w:r>
      <w:r w:rsidRPr="007138B4">
        <w:rPr>
          <w:rFonts w:ascii="Arial" w:hAnsi="Arial" w:cs="Arial"/>
        </w:rPr>
        <w:t xml:space="preserve">A narrative review was conducted </w:t>
      </w:r>
      <w:r w:rsidR="00C5743D" w:rsidRPr="007138B4">
        <w:rPr>
          <w:rFonts w:ascii="Arial" w:hAnsi="Arial" w:cs="Arial"/>
        </w:rPr>
        <w:t xml:space="preserve">using PubMed and major COVID-19 genetics consortia outputs (up to 2025), </w:t>
      </w:r>
      <w:r w:rsidRPr="007138B4">
        <w:rPr>
          <w:rFonts w:ascii="Arial" w:hAnsi="Arial" w:cs="Arial"/>
        </w:rPr>
        <w:t xml:space="preserve">integrating genome-wide association studies, meta-analyses, exome and whole-genome sequencing data, and population-based studies investigating the impact of common and rare variants related to interferon signaling, antiviral responses, inflammatory pathways, and viral entry. Findings were synthesized with available evidence from clinical trials targeting genetically implicated pathways. </w:t>
      </w:r>
      <w:r w:rsidRPr="007138B4">
        <w:rPr>
          <w:rFonts w:ascii="Arial" w:hAnsi="Arial" w:cs="Arial"/>
          <w:b/>
          <w:bCs/>
        </w:rPr>
        <w:t xml:space="preserve">Results: </w:t>
      </w:r>
      <w:r w:rsidRPr="007138B4">
        <w:rPr>
          <w:rFonts w:ascii="Arial" w:hAnsi="Arial" w:cs="Arial"/>
        </w:rPr>
        <w:t xml:space="preserve">Genetic studies consistently identify variants affecting interferon pathways, antiviral effector mechanisms, and inflammatory regulators as major contributors to severe COVID-19. Common variants in genes such as IFNAR2, TYK2, OAS1–3, DPP9, CCR2, ACE2, and TMPRSS2 influence susceptibility or clinical progression. Rare, high-impact variants, especially in TLR7, significantly increase the risk of critical illness. Population-specific analyses reveal additional modifiers of severity. Therapeutic responses to interferon-based agents and JAK inhibitors align with the biological pathways highlighted by genetic findings. </w:t>
      </w:r>
      <w:r w:rsidRPr="007138B4">
        <w:rPr>
          <w:rFonts w:ascii="Arial" w:hAnsi="Arial" w:cs="Arial"/>
          <w:b/>
          <w:bCs/>
        </w:rPr>
        <w:t xml:space="preserve">Conclusion: </w:t>
      </w:r>
      <w:r w:rsidRPr="007138B4">
        <w:rPr>
          <w:rFonts w:ascii="Arial" w:hAnsi="Arial" w:cs="Arial"/>
        </w:rPr>
        <w:t>Host genetics substantially modulates COVID-19 outcomes, acting through both common and rare variants in innate immunity, antiviral defense, and inflammatory pathways. Integrating genomic insights into clinical practice may improve early risk identification and support more personalized therapeutic strategies for current and future infectious threats.</w:t>
      </w:r>
      <w:r w:rsidR="00C5743D" w:rsidRPr="007138B4">
        <w:rPr>
          <w:rFonts w:ascii="Arial" w:hAnsi="Arial" w:cs="Arial"/>
        </w:rPr>
        <w:t xml:space="preserve"> However, most genetic associations have modest effect sizes and are ancestry-dependent, and translation into routine clinical practice remains limited.</w:t>
      </w:r>
    </w:p>
    <w:p w14:paraId="3B7AF8A3" w14:textId="77777777" w:rsidR="00554912" w:rsidRPr="007138B4" w:rsidRDefault="00554912" w:rsidP="00CB3019">
      <w:pPr>
        <w:spacing w:after="0" w:line="240" w:lineRule="auto"/>
        <w:rPr>
          <w:rFonts w:ascii="Arial" w:hAnsi="Arial" w:cs="Arial"/>
          <w:b/>
          <w:bCs/>
        </w:rPr>
      </w:pPr>
    </w:p>
    <w:p w14:paraId="399355F2" w14:textId="5F2491C0" w:rsidR="00554912" w:rsidRPr="007138B4" w:rsidRDefault="00554912" w:rsidP="00CB3019">
      <w:pPr>
        <w:spacing w:after="0" w:line="240" w:lineRule="auto"/>
        <w:jc w:val="both"/>
        <w:rPr>
          <w:rFonts w:ascii="Arial" w:hAnsi="Arial" w:cs="Arial"/>
        </w:rPr>
      </w:pPr>
      <w:r w:rsidRPr="007138B4">
        <w:rPr>
          <w:rFonts w:ascii="Arial" w:hAnsi="Arial" w:cs="Arial"/>
          <w:b/>
          <w:bCs/>
        </w:rPr>
        <w:t xml:space="preserve">Keywords: </w:t>
      </w:r>
      <w:r w:rsidR="00810238" w:rsidRPr="00810238">
        <w:rPr>
          <w:rFonts w:ascii="Arial" w:hAnsi="Arial" w:cs="Arial"/>
          <w:color w:val="EE0000"/>
        </w:rPr>
        <w:t>antiviral response;</w:t>
      </w:r>
      <w:r w:rsidR="00810238" w:rsidRPr="00810238">
        <w:rPr>
          <w:rFonts w:ascii="Arial" w:hAnsi="Arial" w:cs="Arial"/>
          <w:b/>
          <w:bCs/>
          <w:color w:val="EE0000"/>
        </w:rPr>
        <w:t xml:space="preserve"> </w:t>
      </w:r>
      <w:r w:rsidRPr="007138B4">
        <w:rPr>
          <w:rFonts w:ascii="Arial" w:hAnsi="Arial" w:cs="Arial"/>
        </w:rPr>
        <w:t>COVID-19;</w:t>
      </w:r>
      <w:r w:rsidR="00810238">
        <w:rPr>
          <w:rFonts w:ascii="Arial" w:hAnsi="Arial" w:cs="Arial"/>
        </w:rPr>
        <w:t xml:space="preserve"> </w:t>
      </w:r>
      <w:r w:rsidR="00810238" w:rsidRPr="00810238">
        <w:rPr>
          <w:rFonts w:ascii="Arial" w:hAnsi="Arial" w:cs="Arial"/>
          <w:color w:val="EE0000"/>
        </w:rPr>
        <w:t>disease severity;</w:t>
      </w:r>
      <w:r w:rsidRPr="00810238">
        <w:rPr>
          <w:rFonts w:ascii="Arial" w:hAnsi="Arial" w:cs="Arial"/>
          <w:color w:val="EE0000"/>
        </w:rPr>
        <w:t xml:space="preserve"> </w:t>
      </w:r>
      <w:r w:rsidRPr="007138B4">
        <w:rPr>
          <w:rFonts w:ascii="Arial" w:hAnsi="Arial" w:cs="Arial"/>
        </w:rPr>
        <w:t>host genetics; interferon pathway; genetic susceptibility; precision medicine.</w:t>
      </w:r>
      <w:r w:rsidR="00810238">
        <w:rPr>
          <w:rFonts w:ascii="Arial" w:hAnsi="Arial" w:cs="Arial"/>
        </w:rPr>
        <w:t xml:space="preserve"> </w:t>
      </w:r>
    </w:p>
    <w:p w14:paraId="450D9201" w14:textId="77777777" w:rsidR="00554912" w:rsidRPr="007138B4" w:rsidRDefault="00554912" w:rsidP="00CB3019">
      <w:pPr>
        <w:spacing w:after="0" w:line="240" w:lineRule="auto"/>
        <w:rPr>
          <w:rFonts w:ascii="Arial" w:hAnsi="Arial" w:cs="Arial"/>
          <w:b/>
          <w:bCs/>
        </w:rPr>
      </w:pPr>
    </w:p>
    <w:p w14:paraId="5ACE580D" w14:textId="7C4C9AF4" w:rsidR="00497772" w:rsidRPr="007138B4" w:rsidRDefault="00497772" w:rsidP="00CB3019">
      <w:pPr>
        <w:spacing w:after="0" w:line="240" w:lineRule="auto"/>
        <w:rPr>
          <w:rFonts w:ascii="Arial" w:hAnsi="Arial" w:cs="Arial"/>
          <w:b/>
          <w:bCs/>
        </w:rPr>
      </w:pPr>
    </w:p>
    <w:p w14:paraId="348DC0A7" w14:textId="45841F6D" w:rsidR="001B07C3" w:rsidRPr="007138B4" w:rsidRDefault="00CB3019" w:rsidP="00CB3019">
      <w:pPr>
        <w:spacing w:after="0" w:line="240" w:lineRule="auto"/>
        <w:rPr>
          <w:rFonts w:ascii="Arial" w:hAnsi="Arial" w:cs="Arial"/>
          <w:b/>
          <w:bCs/>
        </w:rPr>
      </w:pPr>
      <w:r w:rsidRPr="007138B4">
        <w:rPr>
          <w:rFonts w:ascii="Arial" w:hAnsi="Arial" w:cs="Arial"/>
          <w:b/>
          <w:bCs/>
        </w:rPr>
        <w:t xml:space="preserve">1- </w:t>
      </w:r>
      <w:r w:rsidR="00AE7563" w:rsidRPr="007138B4">
        <w:rPr>
          <w:rFonts w:ascii="Arial" w:hAnsi="Arial" w:cs="Arial"/>
          <w:b/>
          <w:bCs/>
        </w:rPr>
        <w:t>INTRODUCTION</w:t>
      </w:r>
    </w:p>
    <w:p w14:paraId="190B278A" w14:textId="77777777" w:rsidR="001B07C3" w:rsidRPr="007138B4" w:rsidRDefault="001B07C3" w:rsidP="00CB3019">
      <w:pPr>
        <w:spacing w:after="0" w:line="240" w:lineRule="auto"/>
        <w:rPr>
          <w:rFonts w:ascii="Arial" w:hAnsi="Arial" w:cs="Arial"/>
          <w:b/>
          <w:bCs/>
        </w:rPr>
      </w:pPr>
    </w:p>
    <w:p w14:paraId="273175E6" w14:textId="4FD6B8B8"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The COVID-19 pandemic, caused by the SARS-CoV-2 virus, has triggered an unprecedented global effort to understand the biological factors that influence susceptibility to infection, disease severity, and therapeutic response. Beyond demographic and clinical risk factors such as age, sex, and comorbidities, accumulating </w:t>
      </w:r>
      <w:r w:rsidRPr="007138B4">
        <w:rPr>
          <w:rFonts w:ascii="Arial" w:hAnsi="Arial" w:cs="Arial"/>
        </w:rPr>
        <w:lastRenderedPageBreak/>
        <w:t xml:space="preserve">evidence indicates that inter-individual genetic variability plays a substantial role in shaping COVID-19 outcomes </w:t>
      </w:r>
      <w:r w:rsidRPr="007138B4">
        <w:rPr>
          <w:rFonts w:ascii="Arial" w:hAnsi="Arial" w:cs="Arial"/>
        </w:rPr>
        <w:fldChar w:fldCharType="begin">
          <w:fldData xml:space="preserve">a2V5d29yZD5jb21tZXJjaWFsIG9yIGZpbmFuY2lhbCByZWxhdGlvbnNoaXBzIHRoYXQgY291bGQg
YmUgY29uc3RydWVkIGFzIGEgcG90ZW50aWFsPC9rZXl3b3JkPjxrZXl3b3JkPmNvbmZsaWN0IG9m
IGludGVyZXN0Ljwva2V5d29yZD48L2tleXdvcmRzPjxkYXRlcz48eWVhcj4yMDIzPC95ZWFyPjwv
ZGF0ZXM+PGlzYm4+MTY2NC04MDIxIChQcmludCkmI3hEOzE2NjQtODAyMTwvaXNibj48YWNjZXNz
aW9uLW51bT4zNzQ1NjY2NjwvYWNjZXNzaW9uLW51bT48dXJscz48L3VybHM+PGN1c3RvbTI+UE1D
MTAzMzkzMTk8L2N1c3RvbTI+PGVsZWN0cm9uaWMtcmVzb3VyY2UtbnVtPjEwLjMzODkvZmdlbmUu
MjAyMy4xMTUyNzY4PC9lbGVjdHJvbmljLXJlc291cmNlLW51bT48cmVtb3RlLWRhdGFiYXNlLXBy
b3ZpZGVyPk5MTTwvcmVtb3RlLWRhdGFiYXNlLXByb3ZpZGVyPjxsYW5ndWFnZT5lbmc8L2xhbmd1
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EtN108L0Rpc3BsYXlUZXh0PjxyZWNv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1MjItMTUzNDwvcGFnZXM+PHZvbHVtZT4zODM8L3ZvbHVtZT48bnVt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OTItOTg8L3BhZ2VzPjx2b2x1bWU+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==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JiN4RDtTdGFubGV5IENlbnRlciBmb3IgUHN5Y2hpYXRyaWMgR2VuZXRpY3MsIEJyb2FkIEluc3Rp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EwMzY3PC9wYWdlcz48dm9sdW1lPjE4PC92b2x1bWU+PG51bWJlcj4xMTwv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IEVsZWN0cm9uaWMgYWRkcmVzczogcm9zYW5uYS5hc3Nl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a2V5d29yZD5jb21tZXJjaWFsIG9yIGZpbmFuY2lhbCByZWxhdGlvbnNoaXBzIHRoYXQgY291bGQg
YmUgY29uc3RydWVkIGFzIGEgcG90ZW50aWFsPC9rZXl3b3JkPjxrZXl3b3JkPmNvbmZsaWN0IG9m
IGludGVyZXN0Ljwva2V5d29yZD48L2tleXdvcmRzPjxkYXRlcz48eWVhcj4yMDIzPC95ZWFyPjwv
ZGF0ZXM+PGlzYm4+MTY2NC04MDIxIChQcmludCkmI3hEOzE2NjQtODAyMTwvaXNibj48YWNjZXNz
aW9uLW51bT4zNzQ1NjY2NjwvYWNjZXNzaW9uLW51bT48dXJscz48L3VybHM+PGN1c3RvbTI+UE1D
MTAzMzkzMTk8L2N1c3RvbTI+PGVsZWN0cm9uaWMtcmVzb3VyY2UtbnVtPjEwLjMzODkvZmdlbmUu
MjAyMy4xMTUyNzY4PC9lbGVjdHJvbmljLXJlc291cmNlLW51bT48cmVtb3RlLWRhdGFiYXNlLXBy
b3ZpZGVyPk5MTTwvcmVtb3RlLWRhdGFiYXNlLXByb3ZpZGVyPjxsYW5ndWFnZT5lbmc8L2xhbmd1
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7]</w:t>
      </w:r>
      <w:r w:rsidRPr="007138B4">
        <w:rPr>
          <w:rFonts w:ascii="Arial" w:hAnsi="Arial" w:cs="Arial"/>
        </w:rPr>
        <w:fldChar w:fldCharType="end"/>
      </w:r>
      <w:r w:rsidRPr="007138B4">
        <w:rPr>
          <w:rFonts w:ascii="Arial" w:hAnsi="Arial" w:cs="Arial"/>
        </w:rPr>
        <w:t>. This recognition has led to increasing interest in host genomics as a key component for predicting disease risk and guiding targeted therapeutic strategies.</w:t>
      </w:r>
    </w:p>
    <w:p w14:paraId="2F84CBCD" w14:textId="108A20F9"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Among the most extensively investigated determinants are genes involved in viral entry mechanisms. The expression and function of ACE2, the functional receptor for SARS-CoV-2, and TMPRSS2, the serine protease responsible for Spike protein priming, have been implicated as critical factors modulating cellular vulnerability to infection </w:t>
      </w:r>
      <w:r w:rsidRPr="007138B4">
        <w:rPr>
          <w:rFonts w:ascii="Arial" w:hAnsi="Arial" w:cs="Arial"/>
        </w:rPr>
        <w:fldChar w:fldCharType="begin">
          <w:fldData xml:space="preserve">PEVuZE5vdGU+PENpdGU+PEF1dGhvcj5DYXBwYWRvbmE8L0F1dGhvcj48WWVhcj4yMDIzPC9ZZWFy
PjxSZWNOdW0+MTk8L1JlY051bT48RGlzcGxheVRleHQ+WzQsIDZdPC9EaXNwbGF5VGV4dD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ppPC9BdXRob3I+PFllYXI+MjAyMjwvWWVhcj48UmVjTnVtPjk8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NjMyMzk8L3BhZ2VzPjx2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YXBwYWRvbmE8L0F1dGhvcj48WWVhcj4yMDIzPC9ZZWFy
PjxSZWNOdW0+MTk8L1JlY051bT48RGlzcGxheVRleHQ+WzQsIDZdPC9EaXNwbGF5VGV4dD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ppPC9BdXRob3I+PFllYXI+MjAyMjwvWWVhcj48UmVjTnVtPjk8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NjMyMzk8L3BhZ2VzPjx2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6]</w:t>
      </w:r>
      <w:r w:rsidRPr="007138B4">
        <w:rPr>
          <w:rFonts w:ascii="Arial" w:hAnsi="Arial" w:cs="Arial"/>
        </w:rPr>
        <w:fldChar w:fldCharType="end"/>
      </w:r>
      <w:r w:rsidRPr="007138B4">
        <w:rPr>
          <w:rFonts w:ascii="Arial" w:hAnsi="Arial" w:cs="Arial"/>
        </w:rPr>
        <w:t xml:space="preserve">. Variants in ACE2, TMPRSS2 and related loci such as TYK2, SLC6A20 and IFNAR2 have been associated with susceptibility to SARS-CoV-2 and differential clinical outcomes, supporting a genetic contribution to host–virus interaction at the entry and early signaling stages </w:t>
      </w:r>
      <w:r w:rsidRPr="007138B4">
        <w:rPr>
          <w:rFonts w:ascii="Arial" w:hAnsi="Arial" w:cs="Arial"/>
        </w:rPr>
        <w:fldChar w:fldCharType="begin">
          <w:fldData xml:space="preserve">cHViLWRhdGVzPjwvZGF0ZXM+PGlzYm4+MDAyOC0wODM2PC9pc2JuPjxhY2Nlc3Npb24tbnVtPjMz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EwMzY3PC9wYWdlcz48dm9sdW1lPjE4PC92b2x1bWU+PG51bWJlcj4xMTwvbnVt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EtMywgNSwgOF08L0Rpc3BsYXlUZXh0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jItMTUzNDwvcGFnZXM+PHZvbHVtZT4zODM8L3ZvbHVt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OTItOTg8L3BhZ2VzPjx2b2x1bWU+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==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cHViLWRhdGVzPjwvZGF0ZXM+PGlzYm4+MDAyOC0wODM2PC9pc2JuPjxhY2Nlc3Npb24tbnVtPjMz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EwMzY3PC9wYWdlcz48dm9sdW1lPjE4PC92b2x1bWU+PG51bWJlcj4xMTwvbnVt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3, 5, 8]</w:t>
      </w:r>
      <w:r w:rsidRPr="007138B4">
        <w:rPr>
          <w:rFonts w:ascii="Arial" w:hAnsi="Arial" w:cs="Arial"/>
        </w:rPr>
        <w:fldChar w:fldCharType="end"/>
      </w:r>
      <w:r w:rsidRPr="007138B4">
        <w:rPr>
          <w:rFonts w:ascii="Arial" w:hAnsi="Arial" w:cs="Arial"/>
        </w:rPr>
        <w:t xml:space="preserve">. The identification of a protective Neanderthal-derived OAS1 isoform has further underscored the importance of antiviral restriction pathways in modifying infection risk and severity </w:t>
      </w:r>
      <w:r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9]</w:t>
      </w:r>
      <w:r w:rsidRPr="007138B4">
        <w:rPr>
          <w:rFonts w:ascii="Arial" w:hAnsi="Arial" w:cs="Arial"/>
        </w:rPr>
        <w:fldChar w:fldCharType="end"/>
      </w:r>
      <w:r w:rsidRPr="007138B4">
        <w:rPr>
          <w:rFonts w:ascii="Arial" w:hAnsi="Arial" w:cs="Arial"/>
        </w:rPr>
        <w:t>.</w:t>
      </w:r>
    </w:p>
    <w:p w14:paraId="148B49BF" w14:textId="3E808B64"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Genetic factors influencing the innate immune response, particularly the type I interferon (IFN) pathway, have also emerged as critical determinants of life-threatening COVID-19. Inborn errors of type I IFN immunity and rare deleterious variants affecting key antiviral genes have been identified in patients with severe disease, highlighting the central role of intact IFN signaling in early viral control </w:t>
      </w:r>
      <w:r w:rsidRPr="007138B4">
        <w:rPr>
          <w:rFonts w:ascii="Arial" w:hAnsi="Arial" w:cs="Arial"/>
        </w:rPr>
        <w:fldChar w:fldCharType="begin">
          <w:fldData xml:space="preserve">PEVuZE5vdGU+PENpdGU+PEF1dGhvcj5KaTwvQXV0aG9yPjxZZWFyPjIwMjI8L1llYXI+PFJlY051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k2MzIzOTwvcGFnZXM+PHZvbHVtZT4xMjwvdm9sdW1l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KaTwvQXV0aG9yPjxZZWFyPjIwMjI8L1llYXI+PFJlY051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k2MzIzOTwvcGFnZXM+PHZvbHVtZT4xMjwvdm9sdW1l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7, 10]</w:t>
      </w:r>
      <w:r w:rsidRPr="007138B4">
        <w:rPr>
          <w:rFonts w:ascii="Arial" w:hAnsi="Arial" w:cs="Arial"/>
        </w:rPr>
        <w:fldChar w:fldCharType="end"/>
      </w:r>
      <w:r w:rsidRPr="007138B4">
        <w:rPr>
          <w:rFonts w:ascii="Arial" w:hAnsi="Arial" w:cs="Arial"/>
        </w:rPr>
        <w:t xml:space="preserve">. In parallel, multiple studies have reported rare and common variants in TLR7 associated with severe or critical COVID-19 in previously healthy men, pointing to defective viral RNA sensing as another important mechanism of vulnerability </w:t>
      </w:r>
      <w:r w:rsidRPr="007138B4">
        <w:rPr>
          <w:rFonts w:ascii="Arial" w:hAnsi="Arial" w:cs="Arial"/>
        </w:rPr>
        <w:fldChar w:fldCharType="begin">
          <w:fldData xml:space="preserve">PEVuZE5vdGU+PENpdGU+PEF1dGhvcj5GYWxsZXJpbmk8L0F1dGhvcj48WWVhcj4yMDIxPC9ZZWFy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Y2My02NzM8L3BhZ2VzPjx2b2x1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YWxsZXJpbmk8L0F1dGhvcj48WWVhcj4yMDIxPC9ZZWFy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Y2My02NzM8L3BhZ2VzPjx2b2x1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1-14]</w:t>
      </w:r>
      <w:r w:rsidRPr="007138B4">
        <w:rPr>
          <w:rFonts w:ascii="Arial" w:hAnsi="Arial" w:cs="Arial"/>
        </w:rPr>
        <w:fldChar w:fldCharType="end"/>
      </w:r>
      <w:r w:rsidRPr="007138B4">
        <w:rPr>
          <w:rFonts w:ascii="Arial" w:hAnsi="Arial" w:cs="Arial"/>
        </w:rPr>
        <w:t>. These findings provide a strong mechanistic rationale for therapeutic approaches based on exogenous interferons and agents that modulate upstream antiviral pathways.</w:t>
      </w:r>
    </w:p>
    <w:p w14:paraId="3E98E8CC" w14:textId="04D72A63"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At the level of inflammatory regulation and cytokine signaling, genome-wide association studies have identified loci near or within genes such as IL6R, TYK2, CCR2, OAS1 and DPP9, which are implicated in hyperinflammation, monocyte trafficking and antiviral responses </w:t>
      </w:r>
      <w:r w:rsidRPr="007138B4">
        <w:rPr>
          <w:rFonts w:ascii="Arial" w:hAnsi="Arial" w:cs="Arial"/>
        </w:rPr>
        <w:fldChar w:fldCharType="begin">
          <w:fldData xml:space="preserve">dGU+PC9wdWItZGF0ZXM+PC9kYXRlcz48aXNibj4wMDI4LTA4MzY8L2lzYm4+PGFjY2Vzc2lvbi1u
dW0+MzMzMDc1NDY8L2FjY2Vzc2lvbi1udW0+PHVybHM+PC91cmxzPjxlbGVjdHJvbmljLXJlc291
cmNlLW51bT4xMC4xMDM4L3M0MTU4Ni0wMjAtMDMwNjUteTwvZWxlY3Ryb25pYy1yZXNvdXJjZS1u
dW0+PHJlbW90ZS1kYXRhYmFzZS1wcm92aWRlcj5OTE08L3JlbW90ZS1kYXRhYmFzZS1wcm92aWRl
cj48bGFuZ3VhZ2U+ZW5nPC9sYW5ndWFnZT48L3JlY29yZD48L0NpdGU+PENpdGU+PEF1dGhvcj5D
YXBwYWRvbmE8L0F1dGhvcj48WWVhcj4yMDIzPC9ZZWFyPjxSZWNOdW0+MTk8L1JlY051bT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Now6F2ZXotVsOpbGV6PC9BdXRob3I+PFllYXI+MjAyNDwvWWVh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EsIDIsIDUsIDYsIDE1XTwvRGlzcGxh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UyMi0xNTM0PC9wYWdlcz48dm9sdW1lPjM4Mzwv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5Mi05ODwvcGFnZXM+PHZv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==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dGU+PC9wdWItZGF0ZXM+PC9kYXRlcz48aXNibj4wMDI4LTA4MzY8L2lzYm4+PGFjY2Vzc2lvbi1u
dW0+MzMzMDc1NDY8L2FjY2Vzc2lvbi1udW0+PHVybHM+PC91cmxzPjxlbGVjdHJvbmljLXJlc291
cmNlLW51bT4xMC4xMDM4L3M0MTU4Ni0wMjAtMDMwNjUteTwvZWxlY3Ryb25pYy1yZXNvdXJjZS1u
dW0+PHJlbW90ZS1kYXRhYmFzZS1wcm92aWRlcj5OTE08L3JlbW90ZS1kYXRhYmFzZS1wcm92aWRl
cj48bGFuZ3VhZ2U+ZW5nPC9sYW5ndWFnZT48L3JlY29yZD48L0NpdGU+PENpdGU+PEF1dGhvcj5D
YXBwYWRvbmE8L0F1dGhvcj48WWVhcj4yMDIzPC9ZZWFyPjxSZWNOdW0+MTk8L1JlY051bT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Now6F2ZXotVsOpbGV6PC9BdXRob3I+PFllYXI+MjAyNDwvWWVh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 2, 5, 6, 15]</w:t>
      </w:r>
      <w:r w:rsidRPr="007138B4">
        <w:rPr>
          <w:rFonts w:ascii="Arial" w:hAnsi="Arial" w:cs="Arial"/>
        </w:rPr>
        <w:fldChar w:fldCharType="end"/>
      </w:r>
      <w:r w:rsidRPr="007138B4">
        <w:rPr>
          <w:rFonts w:ascii="Arial" w:hAnsi="Arial" w:cs="Arial"/>
        </w:rPr>
        <w:t xml:space="preserve">. These genetic signals are consistent with the clinical success of targeted immunomodulatory therapies, including JAK inhibitors and cytokine-directed agents. For example, randomized trials have shown that baricitinib, a JAK1/JAK2 inhibitor, in combination with antiviral therapy, improves clinical outcomes in hospitalized patients with COVID-19, supporting the therapeutic relevance of pathways highlighted by human genetics </w:t>
      </w:r>
      <w:r w:rsidRPr="007138B4">
        <w:rPr>
          <w:rFonts w:ascii="Arial" w:hAnsi="Arial" w:cs="Arial"/>
        </w:rPr>
        <w:fldChar w:fldCharType="begin">
          <w:fldData xml:space="preserve">PEVuZE5vdGU+PENpdGU+PEF1dGhvcj5LYWxpbDwvQXV0aG9yPjxZZWFyPjIwMjE8L1llYXI+PFJl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c5NS04MDc8L3BhZ2VzPjx2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YWxpbDwvQXV0aG9yPjxZZWFyPjIwMjE8L1llYXI+PFJl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c5NS04MDc8L3BhZ2VzPjx2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6, 17]</w:t>
      </w:r>
      <w:r w:rsidRPr="007138B4">
        <w:rPr>
          <w:rFonts w:ascii="Arial" w:hAnsi="Arial" w:cs="Arial"/>
        </w:rPr>
        <w:fldChar w:fldCharType="end"/>
      </w:r>
      <w:r w:rsidRPr="007138B4">
        <w:rPr>
          <w:rFonts w:ascii="Arial" w:hAnsi="Arial" w:cs="Arial"/>
        </w:rPr>
        <w:t>.</w:t>
      </w:r>
    </w:p>
    <w:p w14:paraId="0B27ADBC" w14:textId="46D772DC"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Additional genetic and immunogenetic factors further contribute to the heterogeneity of COVID-19. Variants in genes involved in coagulation, endothelial function, and other immune pathways have been linked to severe or critical illness </w:t>
      </w:r>
      <w:r w:rsidRPr="007138B4">
        <w:rPr>
          <w:rFonts w:ascii="Arial" w:hAnsi="Arial" w:cs="Arial"/>
        </w:rPr>
        <w:fldChar w:fldCharType="begin">
          <w:fldData xml:space="preserve">PEVuZE5vdGU+PENpdGU+PEF1dGhvcj5DYXBwYWRvbmE8L0F1dGhvcj48WWVhcj4yMDIzPC9ZZWFy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JiN4RDtEZXBhcnRtZW50IG9mIEJpb21lZGljYWwgU2Np
ZW5jZXMsIEh1bWFuaXRhcyBVbml2ZXJzaXR5LCBWaWEgUml0YSBMZXZpIE1vbnRhbGNpbmkgNCwg
UGlldmUgRW1hbnVlbGUgLSBNaWxhbiAyMDA3MiwgSXRhbHk7IElSQ0NTIEh1bWFuaXRhcyBSZXNl
YXJjaCBIb3NwaXRhbCwgVmlhIE1hbnpvbmkgNTYsIFJvenphbm8sIE1pbGFuIDIwMDg5LCBJdGFs
eS4gRWxlY3Ryb25pYyBhZGRyZXNzOiByb3Nhbm5hLmFzc2VsdGFAaHVuaW1lZC5ldS48L2F1dGgt
YWRkcmVzcz48dGl0bGVzPjx0aXRsZT5HZW5ldGljIHN1c2NlcHRpYmlsaXR5IHRvIHNldmVyZSBD
T1ZJRC0xOT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A1NDI2PC9wYWdlcz48dm9sdW1lPjExMDwvdm9sdW1lPjxlZGl0aW9uPjIwMjMv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YXBwYWRvbmE8L0F1dGhvcj48WWVhcj4yMDIzPC9ZZWFy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JiN4RDtEZXBhcnRtZW50IG9mIEJpb21lZGljYWwgU2Np
ZW5jZXMsIEh1bWFuaXRhcyBVbml2ZXJzaXR5LCBWaWEgUml0YSBMZXZpIE1vbnRhbGNpbmkgNCwg
UGlldmUgRW1hbnVlbGUgLSBNaWxhbiAyMDA3MiwgSXRhbHk7IElSQ0NTIEh1bWFuaXRhcyBSZXNl
YXJjaCBIb3NwaXRhbCwgVmlhIE1hbnpvbmkgNTYsIFJvenphbm8sIE1pbGFuIDIwMDg5LCBJdGFs
eS4gRWxlY3Ryb25pYyBhZGRyZXNzOiByb3Nhbm5hLmFzc2VsdGFAaHVuaW1lZC5ldS48L2F1dGgt
YWRkcmVzcz48dGl0bGVzPjx0aXRsZT5HZW5ldGljIHN1c2NlcHRpYmlsaXR5IHRvIHNldmVyZSBD
T1ZJRC0xOT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A1NDI2PC9wYWdlcz48dm9sdW1lPjExMDwvdm9sdW1lPjxlZGl0aW9uPjIwMjMv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6, 7]</w:t>
      </w:r>
      <w:r w:rsidRPr="007138B4">
        <w:rPr>
          <w:rFonts w:ascii="Arial" w:hAnsi="Arial" w:cs="Arial"/>
        </w:rPr>
        <w:fldChar w:fldCharType="end"/>
      </w:r>
      <w:r w:rsidRPr="007138B4">
        <w:rPr>
          <w:rFonts w:ascii="Arial" w:hAnsi="Arial" w:cs="Arial"/>
        </w:rPr>
        <w:t xml:space="preserve">. Blood group–related associations, particularly the impact of ABO blood types on infection risk and severity, illustrate how common polymorphisms may modulate disease risk at the population level </w:t>
      </w:r>
      <w:r w:rsidRPr="007138B4">
        <w:rPr>
          <w:rFonts w:ascii="Arial" w:hAnsi="Arial" w:cs="Arial"/>
        </w:rPr>
        <w:fldChar w:fldCharType="begin">
          <w:fldData xml:space="preserve">PEVuZE5vdGU+PENpdGU+PEF1dGhvcj5GcmFuY2hpbmk8L0F1dGhvcj48WWVhcj4yMDIxPC9ZZWFy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cmFuY2hpbmk8L0F1dGhvcj48WWVhcj4yMDIxPC9ZZWFy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8]</w:t>
      </w:r>
      <w:r w:rsidRPr="007138B4">
        <w:rPr>
          <w:rFonts w:ascii="Arial" w:hAnsi="Arial" w:cs="Arial"/>
        </w:rPr>
        <w:fldChar w:fldCharType="end"/>
      </w:r>
      <w:r w:rsidRPr="007138B4">
        <w:rPr>
          <w:rFonts w:ascii="Arial" w:hAnsi="Arial" w:cs="Arial"/>
        </w:rPr>
        <w:t>. Together, these findings underscore the complex and multifactorial nature of host genetic susceptibility to COVID-19.</w:t>
      </w:r>
    </w:p>
    <w:p w14:paraId="0C40ADB0" w14:textId="3BBA5CE9" w:rsidR="001B07C3" w:rsidRPr="007138B4" w:rsidRDefault="001B07C3" w:rsidP="00CB3019">
      <w:pPr>
        <w:spacing w:after="0" w:line="240" w:lineRule="auto"/>
        <w:ind w:firstLine="709"/>
        <w:jc w:val="both"/>
        <w:rPr>
          <w:rFonts w:ascii="Arial" w:hAnsi="Arial" w:cs="Arial"/>
        </w:rPr>
      </w:pPr>
      <w:r w:rsidRPr="007138B4">
        <w:rPr>
          <w:rFonts w:ascii="Arial" w:hAnsi="Arial" w:cs="Arial"/>
        </w:rPr>
        <w:t xml:space="preserve">Large-scale efforts, including the COVID-19 Host Genetics Initiative, have mapped the broader genetic architecture of COVID-19, identifying multiple loci associated with susceptibility, hospitalization, and respiratory failure across diverse ancestries </w:t>
      </w:r>
      <w:r w:rsidRPr="007138B4">
        <w:rPr>
          <w:rFonts w:ascii="Arial" w:hAnsi="Arial" w:cs="Arial"/>
        </w:rPr>
        <w:fldChar w:fldCharType="begin">
          <w:fldData xml:space="preserve">cj48YXV0aG9yPk5vc3NlbnQsIEVzdGhlciBKLjwvYXV0aG9yPjxhdXRob3I+UGF1bHVzLCBGcmVk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5Mi05ODwvcGFnZXM+PHZvbHVtZT41OTE8L3ZvbHVtZT48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CdXRsZXItTGFwb3J0ZTwvQXV0aG9yPjxZZWFyPjIwMjI8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xMDM2NzwvcGFnZXM+PHZvbHVtZT4xODwvdm9sdW1lPjxudW1iZXI+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==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cj48YXV0aG9yPk5vc3NlbnQsIEVzdGhlciBKLjwvYXV0aG9yPjxhdXRob3I+UGF1bHVzLCBGcmVk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5Mi05ODwvcGFnZXM+PHZvbHVtZT41OTE8L3ZvbHVtZT48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2-5]</w:t>
      </w:r>
      <w:r w:rsidRPr="007138B4">
        <w:rPr>
          <w:rFonts w:ascii="Arial" w:hAnsi="Arial" w:cs="Arial"/>
        </w:rPr>
        <w:fldChar w:fldCharType="end"/>
      </w:r>
      <w:r w:rsidRPr="007138B4">
        <w:rPr>
          <w:rFonts w:ascii="Arial" w:hAnsi="Arial" w:cs="Arial"/>
        </w:rPr>
        <w:t>. These studies have revealed both shared and context-specific genetic effects, emphasizing the need to integrate genomic markers with clinical, epidemiological and environmental factors for robust risk stratification.</w:t>
      </w:r>
    </w:p>
    <w:p w14:paraId="2853E8BE" w14:textId="4E1E8BE4" w:rsidR="001B07C3" w:rsidRPr="007138B4" w:rsidRDefault="001B07C3" w:rsidP="00CB3019">
      <w:pPr>
        <w:spacing w:after="0" w:line="240" w:lineRule="auto"/>
        <w:ind w:firstLine="709"/>
        <w:jc w:val="both"/>
        <w:rPr>
          <w:rFonts w:ascii="Arial" w:hAnsi="Arial" w:cs="Arial"/>
        </w:rPr>
      </w:pPr>
      <w:r w:rsidRPr="007138B4">
        <w:rPr>
          <w:rFonts w:ascii="Arial" w:hAnsi="Arial" w:cs="Arial"/>
        </w:rPr>
        <w:lastRenderedPageBreak/>
        <w:t xml:space="preserve">Collectively, these advances demonstrate that host genomic variation is a key determinant of COVID-19 pathophysiology, influencing viral entry, innate and adaptive immune responses, inflammatory cascades, and clinical outcomes </w:t>
      </w:r>
      <w:r w:rsidRPr="007138B4">
        <w:rPr>
          <w:rFonts w:ascii="Arial" w:hAnsi="Arial" w:cs="Arial"/>
        </w:rPr>
        <w:fldChar w:fldCharType="begin">
          <w:fldData xml:space="preserve">PEVuZE5vdGU+PENpdGU+PEF1dGhvcj5DYXBwYWRvbmE8L0F1dGhvcj48WWVhcj4yMDIzPC9ZZWFy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JiN4RDtEZXBhcnRtZW50IG9mIEJpb21lZGljYWwgU2Np
ZW5jZXMsIEh1bWFuaXRhcyBVbml2ZXJzaXR5LCBWaWEgUml0YSBMZXZpIE1vbnRhbGNpbmkgNCwg
UGlldmUgRW1hbnVlbGUgLSBNaWxhbiAyMDA3MiwgSXRhbHk7IElSQ0NTIEh1bWFuaXRhcyBSZXNl
YXJjaCBIb3NwaXRhbCwgVmlhIE1hbnpvbmkgNTYsIFJvenphbm8sIE1pbGFuIDIwMDg5LCBJdGFs
eS4gRWxlY3Ryb25pYyBhZGRyZXNzOiByb3Nhbm5hLmFzc2VsdGFAaHVuaW1lZC5ldS48L2F1dGgt
YWRkcmVzcz48dGl0bGVzPjx0aXRsZT5HZW5ldGljIHN1c2NlcHRpYmlsaXR5IHRvIHNldmVyZSBD
T1ZJRC0xOT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A1NDI2PC9wYWdlcz48dm9sdW1lPjExMDwvdm9sdW1lPjxlZGl0aW9uPjIwMjMv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MjItMTUzNDwvcGFnZXM+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YXBwYWRvbmE8L0F1dGhvcj48WWVhcj4yMDIzPC9ZZWFy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A1NDI2PC9wYWdlcz48dm9sdW1lPjExMDwvdm9sdW1lPjxlZGl0aW9uPjIwMjMv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MjItMTUzNDwvcGFnZXM+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 4, 6]</w:t>
      </w:r>
      <w:r w:rsidRPr="007138B4">
        <w:rPr>
          <w:rFonts w:ascii="Arial" w:hAnsi="Arial" w:cs="Arial"/>
        </w:rPr>
        <w:fldChar w:fldCharType="end"/>
      </w:r>
      <w:r w:rsidRPr="007138B4">
        <w:rPr>
          <w:rFonts w:ascii="Arial" w:hAnsi="Arial" w:cs="Arial"/>
        </w:rPr>
        <w:t xml:space="preserve">. Understanding these genetic influences is crucial not only for clarifying mechanisms of disease but also for guiding the development of precision therapeutics, from interferon-based regimens and JAK inhibitors to targeted immunomodulators and host-directed antivirals </w:t>
      </w:r>
      <w:r w:rsidRPr="007138B4">
        <w:rPr>
          <w:rFonts w:ascii="Arial" w:hAnsi="Arial" w:cs="Arial"/>
        </w:rPr>
        <w:fldChar w:fldCharType="begin">
          <w:fldData xml:space="preserve">PEVuZE5vdGU+PENpdGU+PEF1dGhvcj5LYWxpbDwvQXV0aG9yPjxZZWFyPjIwMjE8L1llYXI+PFJl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OTUtODA3PC9wYWdl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TE4LTUyODwvcGFnZXM+PHZvbHVtZT4zODg8L3ZvbHVtZT48bnVtYmVyPjY8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YWxpbDwvQXV0aG9yPjxZZWFyPjIwMjE8L1llYXI+PFJl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OTUtODA3PC9wYWdl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TE4LTUyODwvcGFnZXM+PHZvbHVtZT4zODg8L3ZvbHVtZT48bnVtYmVyPjY8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6, 17, 19]</w:t>
      </w:r>
      <w:r w:rsidRPr="007138B4">
        <w:rPr>
          <w:rFonts w:ascii="Arial" w:hAnsi="Arial" w:cs="Arial"/>
        </w:rPr>
        <w:fldChar w:fldCharType="end"/>
      </w:r>
      <w:r w:rsidRPr="007138B4">
        <w:rPr>
          <w:rFonts w:ascii="Arial" w:hAnsi="Arial" w:cs="Arial"/>
        </w:rPr>
        <w:t>. In this context, the present article synthesizes current evidence on host genetic factors associated with COVID-19 susceptibility and severity, with a particular focus on how these insights support the rational design and optimization of therapeutic strategies.</w:t>
      </w:r>
    </w:p>
    <w:p w14:paraId="6FE5D873" w14:textId="48237244" w:rsidR="0087645F" w:rsidRPr="007138B4" w:rsidRDefault="0087645F" w:rsidP="00CB3019">
      <w:pPr>
        <w:spacing w:after="0" w:line="240" w:lineRule="auto"/>
        <w:ind w:firstLine="709"/>
        <w:jc w:val="both"/>
        <w:rPr>
          <w:rFonts w:ascii="Arial" w:hAnsi="Arial" w:cs="Arial"/>
        </w:rPr>
      </w:pPr>
      <w:r w:rsidRPr="007138B4">
        <w:rPr>
          <w:rFonts w:ascii="Arial" w:hAnsi="Arial" w:cs="Arial"/>
        </w:rPr>
        <w:t>In this narrative review, we synthesize current evidence on host genetic determinants of COVID-19 susceptibility and severity and discuss how these insights may inform precision therapeutic strategies.</w:t>
      </w:r>
    </w:p>
    <w:p w14:paraId="0C76516C" w14:textId="77777777" w:rsidR="001B07C3" w:rsidRPr="007138B4" w:rsidRDefault="001B07C3" w:rsidP="00CB3019">
      <w:pPr>
        <w:spacing w:after="0" w:line="240" w:lineRule="auto"/>
        <w:rPr>
          <w:rFonts w:ascii="Arial" w:hAnsi="Arial" w:cs="Arial"/>
          <w:b/>
          <w:bCs/>
        </w:rPr>
      </w:pPr>
    </w:p>
    <w:p w14:paraId="406F18F8" w14:textId="0CC967E9" w:rsidR="00E3250E" w:rsidRPr="007138B4" w:rsidRDefault="00CB3019" w:rsidP="00CB3019">
      <w:pPr>
        <w:spacing w:after="0" w:line="240" w:lineRule="auto"/>
        <w:rPr>
          <w:rFonts w:ascii="Arial" w:hAnsi="Arial" w:cs="Arial"/>
          <w:b/>
          <w:bCs/>
        </w:rPr>
      </w:pPr>
      <w:r w:rsidRPr="007138B4">
        <w:rPr>
          <w:rFonts w:ascii="Arial" w:hAnsi="Arial" w:cs="Arial"/>
          <w:b/>
          <w:bCs/>
        </w:rPr>
        <w:t xml:space="preserve">2- </w:t>
      </w:r>
      <w:r w:rsidR="00AE7563" w:rsidRPr="007138B4">
        <w:rPr>
          <w:rFonts w:ascii="Arial" w:hAnsi="Arial" w:cs="Arial"/>
          <w:b/>
          <w:bCs/>
        </w:rPr>
        <w:t>REVIEW OF LITERATURE</w:t>
      </w:r>
    </w:p>
    <w:p w14:paraId="4C875B89" w14:textId="77777777" w:rsidR="00E3250E" w:rsidRPr="007138B4" w:rsidRDefault="00E3250E" w:rsidP="00CB3019">
      <w:pPr>
        <w:spacing w:after="0" w:line="240" w:lineRule="auto"/>
        <w:rPr>
          <w:rFonts w:ascii="Arial" w:hAnsi="Arial" w:cs="Arial"/>
          <w:b/>
          <w:bCs/>
        </w:rPr>
      </w:pPr>
    </w:p>
    <w:p w14:paraId="58CBC9E1" w14:textId="3B1E4F08" w:rsidR="00E3250E" w:rsidRPr="007138B4" w:rsidRDefault="00CB3019" w:rsidP="00CB3019">
      <w:pPr>
        <w:spacing w:after="0" w:line="240" w:lineRule="auto"/>
        <w:jc w:val="both"/>
        <w:rPr>
          <w:rFonts w:ascii="Arial" w:hAnsi="Arial" w:cs="Arial"/>
          <w:b/>
          <w:bCs/>
        </w:rPr>
      </w:pPr>
      <w:r w:rsidRPr="007138B4">
        <w:rPr>
          <w:rFonts w:ascii="Arial" w:hAnsi="Arial" w:cs="Arial"/>
          <w:b/>
          <w:bCs/>
        </w:rPr>
        <w:t xml:space="preserve">2.1- </w:t>
      </w:r>
      <w:r w:rsidR="00E3250E" w:rsidRPr="007138B4">
        <w:rPr>
          <w:rFonts w:ascii="Arial" w:hAnsi="Arial" w:cs="Arial"/>
          <w:b/>
          <w:bCs/>
        </w:rPr>
        <w:t>Genome-Wide Association Studies (GWAS) and Meta-Analyses</w:t>
      </w:r>
    </w:p>
    <w:p w14:paraId="52065A87" w14:textId="77777777" w:rsidR="00E3250E" w:rsidRPr="007138B4" w:rsidRDefault="00E3250E" w:rsidP="00CB3019">
      <w:pPr>
        <w:spacing w:after="0" w:line="240" w:lineRule="auto"/>
        <w:rPr>
          <w:rFonts w:ascii="Arial" w:hAnsi="Arial" w:cs="Arial"/>
          <w:b/>
          <w:bCs/>
        </w:rPr>
      </w:pPr>
    </w:p>
    <w:p w14:paraId="592ED670" w14:textId="77777777" w:rsidR="00E3250E" w:rsidRPr="007138B4" w:rsidRDefault="00E3250E" w:rsidP="00CB3019">
      <w:pPr>
        <w:spacing w:after="0" w:line="240" w:lineRule="auto"/>
        <w:ind w:firstLine="709"/>
        <w:jc w:val="both"/>
        <w:rPr>
          <w:rFonts w:ascii="Arial" w:hAnsi="Arial" w:cs="Arial"/>
        </w:rPr>
      </w:pPr>
      <w:r w:rsidRPr="007138B4">
        <w:rPr>
          <w:rFonts w:ascii="Arial" w:hAnsi="Arial" w:cs="Arial"/>
        </w:rPr>
        <w:t>Early in the pandemic, it became clear that COVID-19 displays wide inter-individual variability, ranging from asymptomatic infection to life-threatening respiratory failure. This heterogeneity prompted numerous GWAS efforts aimed at identifying host genetic determinants of susceptibility and severity.</w:t>
      </w:r>
    </w:p>
    <w:p w14:paraId="74E5677E" w14:textId="085C1131"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The landmark GWAS by Ellinghaus et al. </w:t>
      </w:r>
      <w:r w:rsidRPr="007138B4">
        <w:rPr>
          <w:rFonts w:ascii="Arial" w:hAnsi="Arial" w:cs="Arial"/>
        </w:rPr>
        <w:fldChar w:fldCharType="begin">
          <w:fldData xml:space="preserve">PEVuZE5vdGU+PENpdGU+PEF1dGhvcj5FbGxpbmdoYXVzPC9BdXRob3I+PFllYXI+MjAyMDwvWWVh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TIyLTE1MzQ8L3BhZ2VzPjx2b2x1bWU+MzgzPC92b2x1bWU+PG51bWJl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FdPC9EaXNwbGF5VGV4dD48cmVjb3Jk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TIyLTE1MzQ8L3BhZ2VzPjx2b2x1bWU+MzgzPC92b2x1bWU+PG51bWJl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w:t>
      </w:r>
      <w:r w:rsidRPr="007138B4">
        <w:rPr>
          <w:rFonts w:ascii="Arial" w:hAnsi="Arial" w:cs="Arial"/>
        </w:rPr>
        <w:fldChar w:fldCharType="end"/>
      </w:r>
      <w:r w:rsidRPr="007138B4">
        <w:rPr>
          <w:rFonts w:ascii="Arial" w:hAnsi="Arial" w:cs="Arial"/>
        </w:rPr>
        <w:t xml:space="preserve"> identified major risk loci associated with severe COVID-19, including IFNAR2, TYK2, OAS1–3, DPP9, and CCR2, implicating antiviral interferon pathways and inflammatory lung injury mechanisms. Subsequent studies in critically ill cohorts confirmed and refined these associations </w:t>
      </w:r>
      <w:r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2]</w:t>
      </w:r>
      <w:r w:rsidRPr="007138B4">
        <w:rPr>
          <w:rFonts w:ascii="Arial" w:hAnsi="Arial" w:cs="Arial"/>
        </w:rPr>
        <w:fldChar w:fldCharType="end"/>
      </w:r>
      <w:r w:rsidRPr="007138B4">
        <w:rPr>
          <w:rFonts w:ascii="Arial" w:hAnsi="Arial" w:cs="Arial"/>
        </w:rPr>
        <w:t>, demonstrating that genetic variation at these loci strongly influences the host response to SARS-CoV-2.</w:t>
      </w:r>
    </w:p>
    <w:p w14:paraId="1FC040B1" w14:textId="5A68A836"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The COVID-19 Host Genetics Initiative expanded these findings through large-scale meta-analyses, identifying more than 20 genome-wide significant loci linked to susceptibility, hospitalization, or respiratory failure </w:t>
      </w:r>
      <w:r w:rsidRPr="007138B4">
        <w:rPr>
          <w:rFonts w:ascii="Arial" w:hAnsi="Arial" w:cs="Arial"/>
        </w:rPr>
        <w:fldChar w:fldCharType="begin">
          <w:fldData xml:space="preserve">PEVuZE5vdGU+PENpdGU+PEF1dGhvcj5OaWVtaTwvQXV0aG9yPjxZZWFyPjIwMjE8L1llYXI+PFJl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OaWVtaTwvQXV0aG9yPjxZZWFyPjIwMjE8L1llYXI+PFJl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5]</w:t>
      </w:r>
      <w:r w:rsidRPr="007138B4">
        <w:rPr>
          <w:rFonts w:ascii="Arial" w:hAnsi="Arial" w:cs="Arial"/>
        </w:rPr>
        <w:fldChar w:fldCharType="end"/>
      </w:r>
      <w:r w:rsidRPr="007138B4">
        <w:rPr>
          <w:rFonts w:ascii="Arial" w:hAnsi="Arial" w:cs="Arial"/>
        </w:rPr>
        <w:t xml:space="preserve">. These include additional variants in FOXP4, MUC5B, SFTPD, HLA regions, and the ABO locus, providing insight into mucosal immunity, surfactant biology, and coagulation pathways </w:t>
      </w:r>
      <w:r w:rsidRPr="007138B4">
        <w:rPr>
          <w:rFonts w:ascii="Arial" w:hAnsi="Arial" w:cs="Arial"/>
        </w:rPr>
        <w:fldChar w:fldCharType="begin">
          <w:fldData xml:space="preserve">PEVuZE5vdGU+PENpdGU+PEF1dGhvcj5GcmFuY2hpbmk8L0F1dGhvcj48WWVhcj4yMDIxPC9ZZWFy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cmFuY2hpbmk8L0F1dGhvcj48WWVhcj4yMDIxPC9ZZWFy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8]</w:t>
      </w:r>
      <w:r w:rsidRPr="007138B4">
        <w:rPr>
          <w:rFonts w:ascii="Arial" w:hAnsi="Arial" w:cs="Arial"/>
        </w:rPr>
        <w:fldChar w:fldCharType="end"/>
      </w:r>
      <w:r w:rsidRPr="007138B4">
        <w:rPr>
          <w:rFonts w:ascii="Arial" w:hAnsi="Arial" w:cs="Arial"/>
        </w:rPr>
        <w:t>.</w:t>
      </w:r>
    </w:p>
    <w:p w14:paraId="2D7E79C7" w14:textId="1927C111"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More recent exome sequencing studies further strengthened evidence for the role of ACE2, TMPRSS2, TYK2, SLC6A20, and IFNAR2, highlighting genetic modulation of viral entry and interferon signaling as central features of COVID-19 pathophysiology </w:t>
      </w:r>
      <w:r w:rsidRPr="007138B4">
        <w:rPr>
          <w:rFonts w:ascii="Arial" w:hAnsi="Arial" w:cs="Arial"/>
        </w:rPr>
        <w:fldChar w:fldCharType="begin">
          <w:fldData xml:space="preserve">PEVuZE5vdGU+PENpdGU+PEF1dGhvcj5BZ2hhbWlybGk8L0F1dGhvcj48WWVhcj4yMDI1PC9ZZWFy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OTYzMjM5PC9wYWdlcz48dm9sdW1l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BZ2hhbWlybGk8L0F1dGhvcj48WWVhcj4yMDI1PC9ZZWFy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OTYzMjM5PC9wYWdlcz48dm9sdW1l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3, 4, 6, 8]</w:t>
      </w:r>
      <w:r w:rsidRPr="007138B4">
        <w:rPr>
          <w:rFonts w:ascii="Arial" w:hAnsi="Arial" w:cs="Arial"/>
        </w:rPr>
        <w:fldChar w:fldCharType="end"/>
      </w:r>
      <w:r w:rsidRPr="007138B4">
        <w:rPr>
          <w:rFonts w:ascii="Arial" w:hAnsi="Arial" w:cs="Arial"/>
        </w:rPr>
        <w:t>.</w:t>
      </w:r>
    </w:p>
    <w:p w14:paraId="5DF9FB89" w14:textId="77777777" w:rsidR="00AB21B1" w:rsidRDefault="00AB21B1" w:rsidP="00AB21B1">
      <w:pPr>
        <w:spacing w:after="0" w:line="240" w:lineRule="auto"/>
        <w:jc w:val="both"/>
        <w:rPr>
          <w:rFonts w:ascii="Arial" w:hAnsi="Arial" w:cs="Arial"/>
        </w:rPr>
      </w:pPr>
    </w:p>
    <w:p w14:paraId="23CE923D" w14:textId="59E915E6" w:rsidR="0087645F" w:rsidRPr="00AB21B1" w:rsidRDefault="0087645F" w:rsidP="00AB21B1">
      <w:pPr>
        <w:spacing w:after="0" w:line="240" w:lineRule="auto"/>
        <w:ind w:firstLine="709"/>
        <w:jc w:val="both"/>
        <w:rPr>
          <w:rFonts w:ascii="Arial" w:hAnsi="Arial" w:cs="Arial"/>
        </w:rPr>
      </w:pPr>
      <w:r w:rsidRPr="00AB21B1">
        <w:rPr>
          <w:rFonts w:ascii="Arial" w:hAnsi="Arial" w:cs="Arial"/>
        </w:rPr>
        <w:t>Sources and approach</w:t>
      </w:r>
    </w:p>
    <w:p w14:paraId="21DAF794" w14:textId="04904BD1" w:rsidR="0087645F" w:rsidRPr="007138B4" w:rsidRDefault="0087645F" w:rsidP="00CB3019">
      <w:pPr>
        <w:spacing w:after="0" w:line="240" w:lineRule="auto"/>
        <w:ind w:firstLine="709"/>
        <w:jc w:val="both"/>
        <w:rPr>
          <w:rFonts w:ascii="Arial" w:hAnsi="Arial" w:cs="Arial"/>
        </w:rPr>
      </w:pPr>
      <w:r w:rsidRPr="00AB21B1">
        <w:rPr>
          <w:rFonts w:ascii="Arial" w:hAnsi="Arial" w:cs="Arial"/>
        </w:rPr>
        <w:t>This is a narrative</w:t>
      </w:r>
      <w:r w:rsidRPr="007138B4">
        <w:rPr>
          <w:rFonts w:ascii="Arial" w:hAnsi="Arial" w:cs="Arial"/>
        </w:rPr>
        <w:t xml:space="preserve"> review based on a non-systematic search of PubMed and EMBASE (up to </w:t>
      </w:r>
      <w:r w:rsidR="00285ABB" w:rsidRPr="00285ABB">
        <w:rPr>
          <w:rFonts w:ascii="Arial" w:hAnsi="Arial" w:cs="Arial"/>
          <w:color w:val="EE0000"/>
        </w:rPr>
        <w:t>November</w:t>
      </w:r>
      <w:r w:rsidR="00285ABB">
        <w:rPr>
          <w:rFonts w:ascii="Arial" w:hAnsi="Arial" w:cs="Arial"/>
        </w:rPr>
        <w:t xml:space="preserve"> </w:t>
      </w:r>
      <w:r w:rsidRPr="007138B4">
        <w:rPr>
          <w:rFonts w:ascii="Arial" w:hAnsi="Arial" w:cs="Arial"/>
        </w:rPr>
        <w:t>2025) using terms such as ‘COVID-19</w:t>
      </w:r>
      <w:proofErr w:type="gramStart"/>
      <w:r w:rsidRPr="007138B4">
        <w:rPr>
          <w:rFonts w:ascii="Arial" w:hAnsi="Arial" w:cs="Arial"/>
        </w:rPr>
        <w:t>’, ‘</w:t>
      </w:r>
      <w:proofErr w:type="gramEnd"/>
      <w:r w:rsidRPr="007138B4">
        <w:rPr>
          <w:rFonts w:ascii="Arial" w:hAnsi="Arial" w:cs="Arial"/>
        </w:rPr>
        <w:t>host genetics</w:t>
      </w:r>
      <w:proofErr w:type="gramStart"/>
      <w:r w:rsidRPr="007138B4">
        <w:rPr>
          <w:rFonts w:ascii="Arial" w:hAnsi="Arial" w:cs="Arial"/>
        </w:rPr>
        <w:t>’, ‘</w:t>
      </w:r>
      <w:proofErr w:type="gramEnd"/>
      <w:r w:rsidRPr="007138B4">
        <w:rPr>
          <w:rFonts w:ascii="Arial" w:hAnsi="Arial" w:cs="Arial"/>
        </w:rPr>
        <w:t>GWAS</w:t>
      </w:r>
      <w:proofErr w:type="gramStart"/>
      <w:r w:rsidRPr="007138B4">
        <w:rPr>
          <w:rFonts w:ascii="Arial" w:hAnsi="Arial" w:cs="Arial"/>
        </w:rPr>
        <w:t>’, ‘</w:t>
      </w:r>
      <w:proofErr w:type="gramEnd"/>
      <w:r w:rsidRPr="007138B4">
        <w:rPr>
          <w:rFonts w:ascii="Arial" w:hAnsi="Arial" w:cs="Arial"/>
        </w:rPr>
        <w:t>OAS1</w:t>
      </w:r>
      <w:proofErr w:type="gramStart"/>
      <w:r w:rsidRPr="007138B4">
        <w:rPr>
          <w:rFonts w:ascii="Arial" w:hAnsi="Arial" w:cs="Arial"/>
        </w:rPr>
        <w:t>’, ‘</w:t>
      </w:r>
      <w:proofErr w:type="gramEnd"/>
      <w:r w:rsidRPr="007138B4">
        <w:rPr>
          <w:rFonts w:ascii="Arial" w:hAnsi="Arial" w:cs="Arial"/>
        </w:rPr>
        <w:t>TLR7’, and ‘interferon’. Additional references were identified from the bibliographies of key papers and major outputs of the COVID-19 Host Genetics Initiative. We prioritized large GWAS, exome/whole-genome sequencing studies, and clinical trials linking genetic pathways to therapy.</w:t>
      </w:r>
    </w:p>
    <w:p w14:paraId="221841F8" w14:textId="77777777" w:rsidR="00E3250E" w:rsidRPr="007138B4" w:rsidRDefault="00E3250E" w:rsidP="00CB3019">
      <w:pPr>
        <w:spacing w:after="0" w:line="240" w:lineRule="auto"/>
        <w:rPr>
          <w:rFonts w:ascii="Arial" w:hAnsi="Arial" w:cs="Arial"/>
          <w:b/>
          <w:bCs/>
        </w:rPr>
      </w:pPr>
    </w:p>
    <w:p w14:paraId="1778E198" w14:textId="21676D96" w:rsidR="00E3250E" w:rsidRPr="007138B4" w:rsidRDefault="00CB3019" w:rsidP="00CB3019">
      <w:pPr>
        <w:spacing w:after="0" w:line="240" w:lineRule="auto"/>
        <w:rPr>
          <w:rFonts w:ascii="Arial" w:hAnsi="Arial" w:cs="Arial"/>
          <w:b/>
          <w:bCs/>
        </w:rPr>
      </w:pPr>
      <w:r w:rsidRPr="007138B4">
        <w:rPr>
          <w:rFonts w:ascii="Arial" w:hAnsi="Arial" w:cs="Arial"/>
          <w:b/>
          <w:bCs/>
        </w:rPr>
        <w:t xml:space="preserve">2.2- </w:t>
      </w:r>
      <w:r w:rsidR="00E3250E" w:rsidRPr="007138B4">
        <w:rPr>
          <w:rFonts w:ascii="Arial" w:hAnsi="Arial" w:cs="Arial"/>
          <w:b/>
          <w:bCs/>
        </w:rPr>
        <w:t>Rare Variants and Innate Immune Response Genes</w:t>
      </w:r>
    </w:p>
    <w:p w14:paraId="13734D80" w14:textId="01DCF607" w:rsidR="00E3250E" w:rsidRPr="007138B4" w:rsidRDefault="00E3250E" w:rsidP="00CB3019">
      <w:pPr>
        <w:spacing w:after="0" w:line="240" w:lineRule="auto"/>
        <w:ind w:firstLine="709"/>
        <w:jc w:val="both"/>
        <w:rPr>
          <w:rFonts w:ascii="Arial" w:hAnsi="Arial" w:cs="Arial"/>
        </w:rPr>
      </w:pPr>
      <w:r w:rsidRPr="007138B4">
        <w:rPr>
          <w:rFonts w:ascii="Arial" w:hAnsi="Arial" w:cs="Arial"/>
        </w:rPr>
        <w:lastRenderedPageBreak/>
        <w:t xml:space="preserve">Beyond common variants detected in GWAS, rare but highly penetrant mutations significantly contribute to severe disease in specific individuals. A prominent example is TLR7, a gene critical for sensing viral RNA and initiating type I interferon responses. Loss-of-function variants in TLR7 were first reported in young, previously healthy men with severe COVID-19 </w:t>
      </w:r>
      <w:r w:rsidRPr="007138B4">
        <w:rPr>
          <w:rFonts w:ascii="Arial" w:hAnsi="Arial" w:cs="Arial"/>
        </w:rPr>
        <w:fldChar w:fldCharType="begin">
          <w:fldData xml:space="preserve">PEVuZE5vdGU+PENpdGU+PEF1dGhvcj52YW4gZGVyIE1hZGU8L0F1dGhvcj48WWVhcj4yMDIwPC9Z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Y2My02NzM8L3BhZ2VzPjx2b2x1bWU+MzI0PC92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2YW4gZGVyIE1hZGU8L0F1dGhvcj48WWVhcj4yMDIwPC9Z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Y2My02NzM8L3BhZ2VzPjx2b2x1bWU+MzI0PC92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2]</w:t>
      </w:r>
      <w:r w:rsidRPr="007138B4">
        <w:rPr>
          <w:rFonts w:ascii="Arial" w:hAnsi="Arial" w:cs="Arial"/>
        </w:rPr>
        <w:fldChar w:fldCharType="end"/>
      </w:r>
      <w:r w:rsidRPr="007138B4">
        <w:rPr>
          <w:rFonts w:ascii="Arial" w:hAnsi="Arial" w:cs="Arial"/>
        </w:rPr>
        <w:t xml:space="preserve">, and later confirmed across multiple cohorts </w:t>
      </w:r>
      <w:r w:rsidRPr="007138B4">
        <w:rPr>
          <w:rFonts w:ascii="Arial" w:hAnsi="Arial" w:cs="Arial"/>
        </w:rPr>
        <w:fldChar w:fldCharType="begin">
          <w:fldData xml:space="preserve">PEVuZE5vdGU+PENpdGU+PEF1dGhvcj5GYWxsZXJpbmk8L0F1dGhvcj48WWVhcj4yMDIxPC9ZZWFy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MTA8L3ZvbHVt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YWxsZXJpbmk8L0F1dGhvcj48WWVhcj4yMDIxPC9ZZWFy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MTA8L3ZvbHVt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1, 13, 14]</w:t>
      </w:r>
      <w:r w:rsidRPr="007138B4">
        <w:rPr>
          <w:rFonts w:ascii="Arial" w:hAnsi="Arial" w:cs="Arial"/>
        </w:rPr>
        <w:fldChar w:fldCharType="end"/>
      </w:r>
      <w:r w:rsidRPr="007138B4">
        <w:rPr>
          <w:rFonts w:ascii="Arial" w:hAnsi="Arial" w:cs="Arial"/>
        </w:rPr>
        <w:t>.</w:t>
      </w:r>
    </w:p>
    <w:p w14:paraId="4970F3B4" w14:textId="607E76FC"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An </w:t>
      </w:r>
      <w:proofErr w:type="gramStart"/>
      <w:r w:rsidRPr="007138B4">
        <w:rPr>
          <w:rFonts w:ascii="Arial" w:hAnsi="Arial" w:cs="Arial"/>
        </w:rPr>
        <w:t>exome</w:t>
      </w:r>
      <w:proofErr w:type="gramEnd"/>
      <w:r w:rsidRPr="007138B4">
        <w:rPr>
          <w:rFonts w:ascii="Arial" w:hAnsi="Arial" w:cs="Arial"/>
        </w:rPr>
        <w:t xml:space="preserve">-wide burden study by the Host Genetics Initiative demonstrated that rare deleterious variants in TLR7 confer more than a fivefold increase in the risk of critical illness </w:t>
      </w:r>
      <w:r w:rsidRPr="007138B4">
        <w:rPr>
          <w:rFonts w:ascii="Arial" w:hAnsi="Arial" w:cs="Arial"/>
        </w:rPr>
        <w:fldChar w:fldCharType="begin">
          <w:fldData xml:space="preserve">PEVuZE5vdGU+PENpdGU+PEF1dGhvcj5CdXRsZXItTGFwb3J0ZTwvQXV0aG9yPjxZZWFyPjIwMjI8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TAzNjc8L3BhZ2VzPjx2b2x1bWU+MTg8L3ZvbHVtZT48bnVtYmVyPjEx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CdXRsZXItTGFwb3J0ZTwvQXV0aG9yPjxZZWFyPjIwMjI8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TAzNjc8L3BhZ2VzPjx2b2x1bWU+MTg8L3ZvbHVtZT48bnVtYmVyPjEx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3]</w:t>
      </w:r>
      <w:r w:rsidRPr="007138B4">
        <w:rPr>
          <w:rFonts w:ascii="Arial" w:hAnsi="Arial" w:cs="Arial"/>
        </w:rPr>
        <w:fldChar w:fldCharType="end"/>
      </w:r>
      <w:r w:rsidRPr="007138B4">
        <w:rPr>
          <w:rFonts w:ascii="Arial" w:hAnsi="Arial" w:cs="Arial"/>
        </w:rPr>
        <w:t xml:space="preserve">. Additional sequencing efforts identified enrichment of pathogenic variants in genes associated with primary immunodeficiencies and interferon pathways, consistent with the </w:t>
      </w:r>
      <w:proofErr w:type="spellStart"/>
      <w:r w:rsidRPr="007138B4">
        <w:rPr>
          <w:rFonts w:ascii="Arial" w:hAnsi="Arial" w:cs="Arial"/>
        </w:rPr>
        <w:t>omnigenic</w:t>
      </w:r>
      <w:proofErr w:type="spellEnd"/>
      <w:r w:rsidRPr="007138B4">
        <w:rPr>
          <w:rFonts w:ascii="Arial" w:hAnsi="Arial" w:cs="Arial"/>
        </w:rPr>
        <w:t xml:space="preserve"> model of complex diseases </w:t>
      </w:r>
      <w:r w:rsidRPr="007138B4">
        <w:rPr>
          <w:rFonts w:ascii="Arial" w:hAnsi="Arial" w:cs="Arial"/>
        </w:rPr>
        <w:fldChar w:fldCharType="begin">
          <w:fldData xml:space="preserve">PEVuZE5vdGU+PENpdGU+PEF1dGhvcj5KaTwvQXV0aG9yPjxZZWFyPjIwMjI8L1llYXI+PFJlY051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8L2F1dGhvcj48YXV0aG9yPkhvcm4sIEphbm5la2U8L2F1dGhvcj48YXV0aG9yPkhvdml1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KaTwvQXV0aG9yPjxZZWFyPjIwMjI8L1llYXI+PFJlY051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8L2F1dGhvcj48YXV0aG9yPkhvcm4sIEphbm5la2U8L2F1dGhvcj48YXV0aG9yPkhvdml1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5, 7]</w:t>
      </w:r>
      <w:r w:rsidRPr="007138B4">
        <w:rPr>
          <w:rFonts w:ascii="Arial" w:hAnsi="Arial" w:cs="Arial"/>
        </w:rPr>
        <w:fldChar w:fldCharType="end"/>
      </w:r>
      <w:r w:rsidRPr="007138B4">
        <w:rPr>
          <w:rFonts w:ascii="Arial" w:hAnsi="Arial" w:cs="Arial"/>
        </w:rPr>
        <w:t>.</w:t>
      </w:r>
    </w:p>
    <w:p w14:paraId="0D420FD1" w14:textId="793FA019" w:rsidR="00E3250E" w:rsidRPr="007138B4" w:rsidRDefault="00AB21B1" w:rsidP="00CB3019">
      <w:pPr>
        <w:spacing w:after="0" w:line="240" w:lineRule="auto"/>
        <w:ind w:firstLine="709"/>
        <w:jc w:val="both"/>
        <w:rPr>
          <w:rFonts w:ascii="Arial" w:hAnsi="Arial" w:cs="Arial"/>
        </w:rPr>
      </w:pPr>
      <w:r w:rsidRPr="00AB21B1">
        <w:rPr>
          <w:rFonts w:ascii="Arial" w:hAnsi="Arial" w:cs="Arial"/>
          <w:color w:val="EE0000"/>
        </w:rPr>
        <w:t>Recent large-scale analyses further consolidated the role of rare defects in the type I interferon pathway as a major determinant of critical COVID-19</w:t>
      </w:r>
      <w:r w:rsidRPr="00AB21B1">
        <w:rPr>
          <w:rFonts w:ascii="Arial" w:hAnsi="Arial" w:cs="Arial"/>
          <w:color w:val="EE0000"/>
        </w:rPr>
        <w:t xml:space="preserve"> </w:t>
      </w:r>
      <w:r w:rsidRPr="00AB21B1">
        <w:rPr>
          <w:rFonts w:ascii="Arial" w:hAnsi="Arial" w:cs="Arial"/>
          <w:color w:val="EE0000"/>
        </w:rPr>
        <w:fldChar w:fldCharType="begin">
          <w:fldData xml:space="preserve">PEVuZE5vdGU+PENpdGU+PEF1dGhvcj5GYW08L0F1dGhvcj48WWVhcj4yMDI0PC9ZZWFyPjxSZWNO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</w:fldData>
        </w:fldChar>
      </w:r>
      <w:r w:rsidRPr="00AB21B1">
        <w:rPr>
          <w:rFonts w:ascii="Arial" w:hAnsi="Arial" w:cs="Arial"/>
          <w:color w:val="EE0000"/>
        </w:rPr>
        <w:instrText xml:space="preserve"> ADDIN EN.CITE </w:instrText>
      </w:r>
      <w:r w:rsidRPr="00AB21B1">
        <w:rPr>
          <w:rFonts w:ascii="Arial" w:hAnsi="Arial" w:cs="Arial"/>
          <w:color w:val="EE0000"/>
        </w:rPr>
        <w:fldChar w:fldCharType="begin">
          <w:fldData xml:space="preserve">PEVuZE5vdGU+PENpdGU+PEF1dGhvcj5GYW08L0F1dGhvcj48WWVhcj4yMDI0PC9ZZWFyPjxSZWNO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</w:fldData>
        </w:fldChar>
      </w:r>
      <w:r w:rsidRPr="00AB21B1">
        <w:rPr>
          <w:rFonts w:ascii="Arial" w:hAnsi="Arial" w:cs="Arial"/>
          <w:color w:val="EE0000"/>
        </w:rPr>
        <w:instrText xml:space="preserve"> ADDIN EN.CITE.DATA </w:instrText>
      </w:r>
      <w:r w:rsidRPr="00AB21B1">
        <w:rPr>
          <w:rFonts w:ascii="Arial" w:hAnsi="Arial" w:cs="Arial"/>
          <w:color w:val="EE0000"/>
        </w:rPr>
      </w:r>
      <w:r w:rsidRPr="00AB21B1">
        <w:rPr>
          <w:rFonts w:ascii="Arial" w:hAnsi="Arial" w:cs="Arial"/>
          <w:color w:val="EE0000"/>
        </w:rPr>
        <w:fldChar w:fldCharType="end"/>
      </w:r>
      <w:r w:rsidRPr="00AB21B1">
        <w:rPr>
          <w:rFonts w:ascii="Arial" w:hAnsi="Arial" w:cs="Arial"/>
          <w:color w:val="EE0000"/>
        </w:rPr>
        <w:fldChar w:fldCharType="separate"/>
      </w:r>
      <w:r w:rsidRPr="00AB21B1">
        <w:rPr>
          <w:rFonts w:ascii="Arial" w:hAnsi="Arial" w:cs="Arial"/>
          <w:noProof/>
          <w:color w:val="EE0000"/>
        </w:rPr>
        <w:t>[20, 21]</w:t>
      </w:r>
      <w:r w:rsidRPr="00AB21B1">
        <w:rPr>
          <w:rFonts w:ascii="Arial" w:hAnsi="Arial" w:cs="Arial"/>
          <w:color w:val="EE0000"/>
        </w:rPr>
        <w:fldChar w:fldCharType="end"/>
      </w:r>
      <w:r w:rsidRPr="00AB21B1">
        <w:rPr>
          <w:rFonts w:ascii="Arial" w:hAnsi="Arial" w:cs="Arial"/>
          <w:color w:val="EE0000"/>
        </w:rPr>
        <w:t xml:space="preserve">. </w:t>
      </w:r>
      <w:r w:rsidR="00E3250E" w:rsidRPr="007138B4">
        <w:rPr>
          <w:rFonts w:ascii="Arial" w:hAnsi="Arial" w:cs="Arial"/>
        </w:rPr>
        <w:t xml:space="preserve">These findings underscore that disruption of early antiviral immunity, particularly the type I IFN axis </w:t>
      </w:r>
      <w:r w:rsidR="00E3250E" w:rsidRPr="007138B4">
        <w:rPr>
          <w:rFonts w:ascii="Arial" w:hAnsi="Arial" w:cs="Arial"/>
        </w:rPr>
        <w:fldChar w:fldCharType="begin">
          <w:fldData xml:space="preserve">PEVuZE5vdGU+PENpdGU+PEF1dGhvcj5aaGFuZzwvQXV0aG9yPjxZZWFyPjIwMjA8L1llYXI+PFJl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gVy48L2F1dGhvcj48YXV0aG9yPkhvcm4sIEphbm5la2U8L2F1dGhvcj48YXV0aG9yPkhv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FuZzwvQXV0aG9yPjxZZWFyPjIwMjA8L1llYXI+PFJl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gVy48L2F1dGhvcj48YXV0aG9yPkhvcm4sIEphbm5la2U8L2F1dGhvcj48YXV0aG9yPkhv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E3250E" w:rsidRPr="007138B4">
        <w:rPr>
          <w:rFonts w:ascii="Arial" w:hAnsi="Arial" w:cs="Arial"/>
        </w:rPr>
      </w:r>
      <w:r w:rsidR="00E3250E" w:rsidRPr="007138B4">
        <w:rPr>
          <w:rFonts w:ascii="Arial" w:hAnsi="Arial" w:cs="Arial"/>
        </w:rPr>
        <w:fldChar w:fldCharType="separate"/>
      </w:r>
      <w:r w:rsidR="00AE7563" w:rsidRPr="007138B4">
        <w:rPr>
          <w:rFonts w:ascii="Arial" w:hAnsi="Arial" w:cs="Arial"/>
          <w:noProof/>
        </w:rPr>
        <w:t>[10]</w:t>
      </w:r>
      <w:r w:rsidR="00E3250E" w:rsidRPr="007138B4">
        <w:rPr>
          <w:rFonts w:ascii="Arial" w:hAnsi="Arial" w:cs="Arial"/>
        </w:rPr>
        <w:fldChar w:fldCharType="end"/>
      </w:r>
      <w:r w:rsidR="00E3250E" w:rsidRPr="007138B4">
        <w:rPr>
          <w:rFonts w:ascii="Arial" w:hAnsi="Arial" w:cs="Arial"/>
        </w:rPr>
        <w:t>, is one of the most consistent genetic signatures associated with severe COVID-19.</w:t>
      </w:r>
      <w:r>
        <w:rPr>
          <w:rFonts w:ascii="Arial" w:hAnsi="Arial" w:cs="Arial"/>
        </w:rPr>
        <w:t xml:space="preserve"> </w:t>
      </w:r>
      <w:r w:rsidRPr="00AB21B1">
        <w:rPr>
          <w:rFonts w:ascii="Arial" w:hAnsi="Arial" w:cs="Arial"/>
          <w:color w:val="EE0000"/>
        </w:rPr>
        <w:t>In line with these findings, a recent study in previously healthy admixed Latin American adults demonstrated that rare deleterious genetic variants affecting innate immune and interferon-related pathways were significantly associated with severe COVID-19, further supporting the global relevance of rare host genetic susceptibility factors</w:t>
      </w:r>
      <w:r w:rsidRPr="00AB21B1">
        <w:rPr>
          <w:rFonts w:ascii="Arial" w:hAnsi="Arial" w:cs="Arial"/>
          <w:color w:val="EE0000"/>
        </w:rPr>
        <w:t xml:space="preserve"> </w:t>
      </w:r>
      <w:r w:rsidRPr="00AB21B1">
        <w:rPr>
          <w:rFonts w:ascii="Arial" w:hAnsi="Arial" w:cs="Arial"/>
          <w:color w:val="EE0000"/>
        </w:rPr>
        <w:fldChar w:fldCharType="begin"/>
      </w:r>
      <w:r w:rsidRPr="00AB21B1">
        <w:rPr>
          <w:rFonts w:ascii="Arial" w:hAnsi="Arial" w:cs="Arial"/>
          <w:color w:val="EE0000"/>
        </w:rPr>
        <w:instrText xml:space="preserve"> ADDIN EN.CITE &lt;EndNote&gt;&lt;Cite&gt;&lt;Author&gt;Rocha&lt;/Author&gt;&lt;Year&gt;2025&lt;/Year&gt;&lt;RecNum&gt;25&lt;/RecNum&gt;&lt;DisplayText&gt;[22]&lt;/DisplayText&gt;&lt;record&gt;&lt;rec-number&gt;25&lt;/rec-number&gt;&lt;foreign-keys&gt;&lt;key app="EN" db-id="ev0zpteav9zav5eta5wvez92r9zsw0z9txzw" timestamp="1765997882"&gt;25&lt;/key&gt;&lt;/foreign-keys&gt;&lt;ref-type name="Journal Article"&gt;17&lt;/ref-type&gt;&lt;contributors&gt;&lt;authors&gt;&lt;author&gt;Rocha, Gabriela Dias&lt;/author&gt;&lt;author&gt;Oliveira, Pablo Rafael Silveira&lt;/author&gt;&lt;author&gt;de Oliveira Sá, Marcus Villander Barros&lt;/author&gt;&lt;author&gt;de Lima Campos, Túlio&lt;/author&gt;&lt;author&gt;Galdino Galisa, Steffany Larissa&lt;/author&gt;&lt;author&gt;Silva, Andreia Soares&lt;/author&gt;&lt;author&gt;Moura, Patricia&lt;/author&gt;&lt;author&gt;de São Pedro, Raquel Bispo&lt;/author&gt;&lt;author&gt;Tavares, Natália Machado&lt;/author&gt;&lt;author&gt;Boaventura, Viviane Sampaio&lt;/author&gt;&lt;author&gt;Nunes, Sara&lt;/author&gt;&lt;author&gt;Bonyek-Silva, Icaro&lt;/author&gt;&lt;author&gt;Caldas, Juliana Ribeiro&lt;/author&gt;&lt;author&gt;Roma, Eric Henrique&lt;/author&gt;&lt;author&gt;Almeida, Jorge Reis&lt;/author&gt;&lt;author&gt;Silva, Andrea Alice&lt;/author&gt;&lt;author&gt;Baccin, Tatiana&lt;/author&gt;&lt;author&gt;de Castro, Andrea Cauduro&lt;/author&gt;&lt;author&gt;Vallinoto, Antônio Carlos Rosario&lt;/author&gt;&lt;author&gt;da Silva, Rosilene&lt;/author&gt;&lt;author&gt;dos Santos, Eduardo José Melo&lt;/author&gt;&lt;author&gt;Garcia, Cristiana Couto&lt;/author&gt;&lt;author&gt;Slhessarenko, Renata Dezengrini&lt;/author&gt;&lt;author&gt;da Costa Armstrong, Anderson&lt;/author&gt;&lt;author&gt;do Carmo, Rodrigo Feliciano&lt;/author&gt;&lt;author&gt;Vasconcelos, Luydson Richardson Silva&lt;/author&gt;&lt;/authors&gt;&lt;/contributors&gt;&lt;titles&gt;&lt;title&gt;Rare genetic variants and severe COVID-19 in previously healthy admixed Latin American adults&lt;/title&gt;&lt;secondary-title&gt;Scientific Reports&lt;/secondary-title&gt;&lt;/titles&gt;&lt;periodical&gt;&lt;full-title&gt;Scientific Reports&lt;/full-title&gt;&lt;/periodical&gt;&lt;pages&gt;23074&lt;/pages&gt;&lt;volume&gt;15&lt;/volume&gt;&lt;number&gt;1&lt;/number&gt;&lt;dates&gt;&lt;year&gt;2025&lt;/year&gt;&lt;pub-dates&gt;&lt;date&gt;2025/07/02&lt;/date&gt;&lt;/pub-dates&gt;&lt;/dates&gt;&lt;isbn&gt;2045-2322&lt;/isbn&gt;&lt;urls&gt;&lt;related-urls&gt;&lt;url&gt;https://doi.org/10.1038/s41598-025-08416-1&lt;/url&gt;&lt;/related-urls&gt;&lt;/urls&gt;&lt;electronic-resource-num&gt;10.1038/s41598-025-08416-1&lt;/electronic-resource-num&gt;&lt;/record&gt;&lt;/Cite&gt;&lt;/EndNote&gt;</w:instrText>
      </w:r>
      <w:r w:rsidRPr="00AB21B1">
        <w:rPr>
          <w:rFonts w:ascii="Arial" w:hAnsi="Arial" w:cs="Arial"/>
          <w:color w:val="EE0000"/>
        </w:rPr>
        <w:fldChar w:fldCharType="separate"/>
      </w:r>
      <w:r w:rsidRPr="00AB21B1">
        <w:rPr>
          <w:rFonts w:ascii="Arial" w:hAnsi="Arial" w:cs="Arial"/>
          <w:noProof/>
          <w:color w:val="EE0000"/>
        </w:rPr>
        <w:t>[22]</w:t>
      </w:r>
      <w:r w:rsidRPr="00AB21B1">
        <w:rPr>
          <w:rFonts w:ascii="Arial" w:hAnsi="Arial" w:cs="Arial"/>
          <w:color w:val="EE0000"/>
        </w:rPr>
        <w:fldChar w:fldCharType="end"/>
      </w:r>
      <w:r w:rsidRPr="00AB21B1">
        <w:rPr>
          <w:rFonts w:ascii="Arial" w:hAnsi="Arial" w:cs="Arial"/>
          <w:color w:val="EE0000"/>
        </w:rPr>
        <w:t>.</w:t>
      </w:r>
    </w:p>
    <w:p w14:paraId="3A658D15" w14:textId="7BA42DF7" w:rsidR="00E3250E" w:rsidRPr="007138B4" w:rsidRDefault="00E3250E" w:rsidP="00CB3019">
      <w:pPr>
        <w:spacing w:after="0" w:line="240" w:lineRule="auto"/>
        <w:rPr>
          <w:rFonts w:ascii="Arial" w:hAnsi="Arial" w:cs="Arial"/>
          <w:b/>
          <w:bCs/>
        </w:rPr>
      </w:pPr>
    </w:p>
    <w:p w14:paraId="6A3220B6" w14:textId="694AC0D0" w:rsidR="00A04731" w:rsidRPr="007138B4" w:rsidRDefault="00CB3019" w:rsidP="00CB3019">
      <w:pPr>
        <w:spacing w:after="0" w:line="240" w:lineRule="auto"/>
        <w:rPr>
          <w:rFonts w:ascii="Arial" w:hAnsi="Arial" w:cs="Arial"/>
          <w:b/>
          <w:bCs/>
        </w:rPr>
      </w:pPr>
      <w:r w:rsidRPr="007138B4">
        <w:rPr>
          <w:rFonts w:ascii="Arial" w:hAnsi="Arial" w:cs="Arial"/>
          <w:b/>
          <w:bCs/>
        </w:rPr>
        <w:t xml:space="preserve">2.3- </w:t>
      </w:r>
      <w:r w:rsidR="00A04731" w:rsidRPr="007138B4">
        <w:rPr>
          <w:rFonts w:ascii="Arial" w:hAnsi="Arial" w:cs="Arial"/>
          <w:b/>
          <w:bCs/>
        </w:rPr>
        <w:t>Autoantibodies to Type I Interferons</w:t>
      </w:r>
    </w:p>
    <w:p w14:paraId="201DDFBA" w14:textId="0C4573A2" w:rsidR="00A04731" w:rsidRPr="007138B4" w:rsidRDefault="00A04731" w:rsidP="00CB3019">
      <w:pPr>
        <w:tabs>
          <w:tab w:val="num" w:pos="720"/>
        </w:tabs>
        <w:spacing w:after="0" w:line="240" w:lineRule="auto"/>
        <w:jc w:val="both"/>
        <w:rPr>
          <w:rFonts w:ascii="Arial" w:hAnsi="Arial" w:cs="Arial"/>
        </w:rPr>
      </w:pPr>
      <w:r w:rsidRPr="007138B4">
        <w:rPr>
          <w:rFonts w:ascii="Arial" w:hAnsi="Arial" w:cs="Arial"/>
        </w:rPr>
        <w:tab/>
        <w:t xml:space="preserve">Non-genetic but biologically equivalent to monogenic defects, neutralizing autoantibodies against IFN-α/ω represent one of the strongest predictors of life-threatening COVID-19. These autoantibodies are detected in: ~10% of critically ill adults; up to 20% of patients over 80 years </w:t>
      </w:r>
      <w:r w:rsidRPr="007138B4">
        <w:rPr>
          <w:rFonts w:ascii="Arial" w:hAnsi="Arial" w:cs="Arial"/>
        </w:rPr>
        <w:fldChar w:fldCharType="begin">
          <w:fldData xml:space="preserve">YXV0aG9yPkFseWFuYWtpYW4sIE1hcmllLUFsZXhhbmRyYTwvYXV0aG9yPjxhdXRob3I+QW1hZG9y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</w:fldData>
        </w:fldChar>
      </w:r>
      <w:r w:rsidR="00AB21B1">
        <w:rPr>
          <w:rFonts w:ascii="Arial" w:hAnsi="Arial" w:cs="Arial"/>
        </w:rPr>
        <w:instrText xml:space="preserve"> ADDIN EN.CITE </w:instrText>
      </w:r>
      <w:r w:rsidR="00AB21B1">
        <w:rPr>
          <w:rFonts w:ascii="Arial" w:hAnsi="Arial" w:cs="Arial"/>
        </w:rPr>
        <w:fldChar w:fldCharType="begin">
          <w:fldData xml:space="preserve">PEVuZE5vdGU+PENpdGU+PEF1dGhvcj5aaGFuZzwvQXV0aG9yPjxZZWFyPjIwMjA8L1llYXI+PFJl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==
</w:fldData>
        </w:fldChar>
      </w:r>
      <w:r w:rsidR="00AB21B1">
        <w:rPr>
          <w:rFonts w:ascii="Arial" w:hAnsi="Arial" w:cs="Arial"/>
        </w:rPr>
        <w:instrText xml:space="preserve"> ADDIN EN.CITE.DATA </w:instrText>
      </w:r>
      <w:r w:rsidR="00AB21B1">
        <w:rPr>
          <w:rFonts w:ascii="Arial" w:hAnsi="Arial" w:cs="Arial"/>
        </w:rPr>
      </w:r>
      <w:r w:rsidR="00AB21B1">
        <w:rPr>
          <w:rFonts w:ascii="Arial" w:hAnsi="Arial" w:cs="Arial"/>
        </w:rPr>
        <w:fldChar w:fldCharType="end"/>
      </w:r>
      <w:r w:rsidR="00AB21B1">
        <w:rPr>
          <w:rFonts w:ascii="Arial" w:hAnsi="Arial" w:cs="Arial"/>
        </w:rPr>
        <w:fldChar w:fldCharType="begin">
          <w:fldData xml:space="preserve">YXV0aG9yPkFseWFuYWtpYW4sIE1hcmllLUFsZXhhbmRyYTwvYXV0aG9yPjxhdXRob3I+QW1hZG9y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</w:fldData>
        </w:fldChar>
      </w:r>
      <w:r w:rsidR="00AB21B1">
        <w:rPr>
          <w:rFonts w:ascii="Arial" w:hAnsi="Arial" w:cs="Arial"/>
        </w:rPr>
        <w:instrText xml:space="preserve"> ADDIN EN.CITE.DATA </w:instrText>
      </w:r>
      <w:r w:rsidR="00AB21B1">
        <w:rPr>
          <w:rFonts w:ascii="Arial" w:hAnsi="Arial" w:cs="Arial"/>
        </w:rPr>
      </w:r>
      <w:r w:rsidR="00AB21B1">
        <w:rPr>
          <w:rFonts w:ascii="Arial" w:hAnsi="Arial" w:cs="Arial"/>
        </w:rPr>
        <w:fldChar w:fldCharType="end"/>
      </w:r>
      <w:r w:rsidRPr="007138B4">
        <w:rPr>
          <w:rFonts w:ascii="Arial" w:hAnsi="Arial" w:cs="Arial"/>
        </w:rPr>
        <w:fldChar w:fldCharType="separate"/>
      </w:r>
      <w:r w:rsidR="00AB21B1">
        <w:rPr>
          <w:rFonts w:ascii="Arial" w:hAnsi="Arial" w:cs="Arial"/>
          <w:noProof/>
        </w:rPr>
        <w:t>[10, 23, 24]</w:t>
      </w:r>
      <w:r w:rsidRPr="007138B4">
        <w:rPr>
          <w:rFonts w:ascii="Arial" w:hAnsi="Arial" w:cs="Arial"/>
        </w:rPr>
        <w:fldChar w:fldCharType="end"/>
      </w:r>
      <w:r w:rsidRPr="007138B4">
        <w:rPr>
          <w:rFonts w:ascii="Arial" w:hAnsi="Arial" w:cs="Arial"/>
        </w:rPr>
        <w:t xml:space="preserve">. They phenocopy inborn errors of IFN signaling by blocking early antiviral </w:t>
      </w:r>
      <w:proofErr w:type="gramStart"/>
      <w:r w:rsidRPr="007138B4">
        <w:rPr>
          <w:rFonts w:ascii="Arial" w:hAnsi="Arial" w:cs="Arial"/>
        </w:rPr>
        <w:t>defense, and</w:t>
      </w:r>
      <w:proofErr w:type="gramEnd"/>
      <w:r w:rsidRPr="007138B4">
        <w:rPr>
          <w:rFonts w:ascii="Arial" w:hAnsi="Arial" w:cs="Arial"/>
        </w:rPr>
        <w:t xml:space="preserve"> should be acknowledged in discussions of genetic and </w:t>
      </w:r>
      <w:proofErr w:type="gramStart"/>
      <w:r w:rsidRPr="007138B4">
        <w:rPr>
          <w:rFonts w:ascii="Arial" w:hAnsi="Arial" w:cs="Arial"/>
        </w:rPr>
        <w:t>immunologic</w:t>
      </w:r>
      <w:proofErr w:type="gramEnd"/>
      <w:r w:rsidRPr="007138B4">
        <w:rPr>
          <w:rFonts w:ascii="Arial" w:hAnsi="Arial" w:cs="Arial"/>
        </w:rPr>
        <w:t xml:space="preserve"> susceptibility.</w:t>
      </w:r>
    </w:p>
    <w:p w14:paraId="295286E1" w14:textId="77777777" w:rsidR="00A04731" w:rsidRPr="007138B4" w:rsidRDefault="00A04731" w:rsidP="00CB3019">
      <w:pPr>
        <w:tabs>
          <w:tab w:val="num" w:pos="720"/>
        </w:tabs>
        <w:spacing w:after="0" w:line="240" w:lineRule="auto"/>
        <w:jc w:val="both"/>
        <w:rPr>
          <w:rFonts w:ascii="Arial" w:hAnsi="Arial" w:cs="Arial"/>
        </w:rPr>
      </w:pPr>
    </w:p>
    <w:p w14:paraId="64E23565" w14:textId="14525803" w:rsidR="00E3250E" w:rsidRPr="007138B4" w:rsidRDefault="00CB3019" w:rsidP="00CB3019">
      <w:pPr>
        <w:spacing w:after="0" w:line="240" w:lineRule="auto"/>
        <w:rPr>
          <w:rFonts w:ascii="Arial" w:hAnsi="Arial" w:cs="Arial"/>
          <w:b/>
          <w:bCs/>
        </w:rPr>
      </w:pPr>
      <w:r w:rsidRPr="007138B4">
        <w:rPr>
          <w:rFonts w:ascii="Arial" w:hAnsi="Arial" w:cs="Arial"/>
          <w:b/>
          <w:bCs/>
        </w:rPr>
        <w:t xml:space="preserve">2.4- </w:t>
      </w:r>
      <w:r w:rsidR="00E3250E" w:rsidRPr="007138B4">
        <w:rPr>
          <w:rFonts w:ascii="Arial" w:hAnsi="Arial" w:cs="Arial"/>
          <w:b/>
          <w:bCs/>
        </w:rPr>
        <w:t>OAS1, Gene–Gene Interactions, and Population-Specific Variants</w:t>
      </w:r>
    </w:p>
    <w:p w14:paraId="55274A91" w14:textId="0427294E"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The OAS–RNase L pathway, activated by interferons, is essential for degrading viral RNA. Genetic variation in OAS1 has repeatedly been linked to protection against severe COVID-19. A key functional allele, OAS1 rs10774671-G, promotes the expression of the longer, more active </w:t>
      </w:r>
      <w:proofErr w:type="gramStart"/>
      <w:r w:rsidRPr="007138B4">
        <w:rPr>
          <w:rFonts w:ascii="Arial" w:hAnsi="Arial" w:cs="Arial"/>
        </w:rPr>
        <w:t>p46 isoform</w:t>
      </w:r>
      <w:proofErr w:type="gramEnd"/>
      <w:r w:rsidRPr="007138B4">
        <w:rPr>
          <w:rFonts w:ascii="Arial" w:hAnsi="Arial" w:cs="Arial"/>
        </w:rPr>
        <w:t xml:space="preserve"> and is associated with reduced disease severity </w:t>
      </w:r>
      <w:r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9]</w:t>
      </w:r>
      <w:r w:rsidRPr="007138B4">
        <w:rPr>
          <w:rFonts w:ascii="Arial" w:hAnsi="Arial" w:cs="Arial"/>
        </w:rPr>
        <w:fldChar w:fldCharType="end"/>
      </w:r>
      <w:r w:rsidRPr="007138B4">
        <w:rPr>
          <w:rFonts w:ascii="Arial" w:hAnsi="Arial" w:cs="Arial"/>
        </w:rPr>
        <w:t>.</w:t>
      </w:r>
    </w:p>
    <w:p w14:paraId="5F648593" w14:textId="0020DB52"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Chávez-Vélez et al. </w:t>
      </w:r>
      <w:r w:rsidRPr="007138B4">
        <w:rPr>
          <w:rFonts w:ascii="Arial" w:hAnsi="Arial" w:cs="Arial"/>
        </w:rPr>
        <w:fldChar w:fldCharType="begin">
          <w:fldData xml:space="preserve">PEVuZE5vdGU+PENpdGU+PEF1dGhvcj5DaMOhdmV6LVbDqWxlejwvQXV0aG9yPjxZZWFyPjIwMjQ8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aMOhdmV6LVbDqWxlejwvQXV0aG9yPjxZZWFyPjIwMjQ8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5]</w:t>
      </w:r>
      <w:r w:rsidRPr="007138B4">
        <w:rPr>
          <w:rFonts w:ascii="Arial" w:hAnsi="Arial" w:cs="Arial"/>
        </w:rPr>
        <w:fldChar w:fldCharType="end"/>
      </w:r>
      <w:r w:rsidRPr="007138B4">
        <w:rPr>
          <w:rFonts w:ascii="Arial" w:hAnsi="Arial" w:cs="Arial"/>
        </w:rPr>
        <w:t>, in a case-control study from Ecuador, demonstrated that this protective variant is negatively associated with clinical severity, whereas certain genotypes in CCL2 increased risk. These findings align with observations in European populations and provide important data for genetic risk modeling in Latin America.</w:t>
      </w:r>
    </w:p>
    <w:p w14:paraId="2E653DA2" w14:textId="16B1B98A" w:rsidR="00E3250E" w:rsidRPr="007138B4" w:rsidRDefault="00E3250E" w:rsidP="00CB3019">
      <w:pPr>
        <w:spacing w:after="0" w:line="240" w:lineRule="auto"/>
        <w:ind w:firstLine="709"/>
        <w:jc w:val="both"/>
        <w:rPr>
          <w:rFonts w:ascii="Arial" w:hAnsi="Arial" w:cs="Arial"/>
        </w:rPr>
      </w:pPr>
      <w:r w:rsidRPr="007138B4">
        <w:rPr>
          <w:rFonts w:ascii="Arial" w:hAnsi="Arial" w:cs="Arial"/>
        </w:rPr>
        <w:t xml:space="preserve">Evolutionary analyses further showed that the protective OAS1 haplotype derives from Neanderthal ancestry, illustrating how ancient introgression shapes modern susceptibility to viral diseases </w:t>
      </w:r>
      <w:r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9]</w:t>
      </w:r>
      <w:r w:rsidRPr="007138B4">
        <w:rPr>
          <w:rFonts w:ascii="Arial" w:hAnsi="Arial" w:cs="Arial"/>
        </w:rPr>
        <w:fldChar w:fldCharType="end"/>
      </w:r>
      <w:r w:rsidRPr="007138B4">
        <w:rPr>
          <w:rFonts w:ascii="Arial" w:hAnsi="Arial" w:cs="Arial"/>
        </w:rPr>
        <w:t>.</w:t>
      </w:r>
    </w:p>
    <w:p w14:paraId="106D49DE" w14:textId="77777777" w:rsidR="001B07C3" w:rsidRPr="007138B4" w:rsidRDefault="001B07C3" w:rsidP="00CB3019">
      <w:pPr>
        <w:spacing w:after="0" w:line="240" w:lineRule="auto"/>
        <w:rPr>
          <w:rFonts w:ascii="Arial" w:hAnsi="Arial" w:cs="Arial"/>
          <w:b/>
          <w:bCs/>
        </w:rPr>
      </w:pPr>
    </w:p>
    <w:p w14:paraId="781A59D2" w14:textId="19FB79FF" w:rsidR="00A04731" w:rsidRPr="007138B4" w:rsidRDefault="00CB3019" w:rsidP="00CB3019">
      <w:pPr>
        <w:spacing w:after="0" w:line="240" w:lineRule="auto"/>
        <w:rPr>
          <w:rFonts w:ascii="Arial" w:hAnsi="Arial" w:cs="Arial"/>
          <w:b/>
          <w:bCs/>
        </w:rPr>
      </w:pPr>
      <w:r w:rsidRPr="007138B4">
        <w:rPr>
          <w:rFonts w:ascii="Arial" w:hAnsi="Arial" w:cs="Arial"/>
          <w:b/>
          <w:bCs/>
        </w:rPr>
        <w:t xml:space="preserve">2.5- </w:t>
      </w:r>
      <w:r w:rsidR="00A04731" w:rsidRPr="007138B4">
        <w:rPr>
          <w:rFonts w:ascii="Arial" w:hAnsi="Arial" w:cs="Arial"/>
          <w:b/>
          <w:bCs/>
        </w:rPr>
        <w:t>Integration of Genetic Findings into Pathophysiology</w:t>
      </w:r>
    </w:p>
    <w:p w14:paraId="4EBA0CDB" w14:textId="646F7131" w:rsidR="00A04731" w:rsidRPr="007138B4" w:rsidRDefault="0087645F" w:rsidP="00CB3019">
      <w:pPr>
        <w:spacing w:after="0" w:line="240" w:lineRule="auto"/>
        <w:ind w:firstLine="709"/>
        <w:jc w:val="both"/>
        <w:rPr>
          <w:rFonts w:ascii="Arial" w:hAnsi="Arial" w:cs="Arial"/>
        </w:rPr>
      </w:pPr>
      <w:r w:rsidRPr="007138B4">
        <w:rPr>
          <w:rFonts w:ascii="Arial" w:hAnsi="Arial" w:cs="Arial"/>
        </w:rPr>
        <w:t xml:space="preserve">Current evidence suggests four converging pathways: (1) innate antiviral signaling (e.g., IFNAR2, IRF7, TLR3, TLR7), (2) the OAS–RNase L RNA degradation pathway (OAS1–3), (3) hyperinflammatory and monocyte-driven lung injury (TYK2, CCR2, DPP9), and (4) viral entry (ACE2, TMPRSS2, SLC6A20). These genetic influences operate </w:t>
      </w:r>
      <w:r w:rsidRPr="007138B4">
        <w:rPr>
          <w:rFonts w:ascii="Arial" w:hAnsi="Arial" w:cs="Arial"/>
        </w:rPr>
        <w:lastRenderedPageBreak/>
        <w:t>alongside</w:t>
      </w:r>
      <w:proofErr w:type="gramStart"/>
      <w:r w:rsidRPr="007138B4">
        <w:rPr>
          <w:rFonts w:ascii="Arial" w:hAnsi="Arial" w:cs="Arial"/>
        </w:rPr>
        <w:t>, not</w:t>
      </w:r>
      <w:proofErr w:type="gramEnd"/>
      <w:r w:rsidRPr="007138B4">
        <w:rPr>
          <w:rFonts w:ascii="Arial" w:hAnsi="Arial" w:cs="Arial"/>
        </w:rPr>
        <w:t xml:space="preserve"> instead </w:t>
      </w:r>
      <w:proofErr w:type="gramStart"/>
      <w:r w:rsidRPr="007138B4">
        <w:rPr>
          <w:rFonts w:ascii="Arial" w:hAnsi="Arial" w:cs="Arial"/>
        </w:rPr>
        <w:t>of,</w:t>
      </w:r>
      <w:proofErr w:type="gramEnd"/>
      <w:r w:rsidRPr="007138B4">
        <w:rPr>
          <w:rFonts w:ascii="Arial" w:hAnsi="Arial" w:cs="Arial"/>
        </w:rPr>
        <w:t xml:space="preserve"> established clinical risk factors such as age, comorbidities, and viral exposure dose. </w:t>
      </w:r>
      <w:r w:rsidR="00A04731" w:rsidRPr="007138B4">
        <w:rPr>
          <w:rFonts w:ascii="Arial" w:hAnsi="Arial" w:cs="Arial"/>
        </w:rPr>
        <w:t>These pathways highlight actionable biologic targets that guide therapy and risk management.</w:t>
      </w:r>
    </w:p>
    <w:p w14:paraId="2242723C" w14:textId="77777777" w:rsidR="00A04731" w:rsidRPr="007138B4" w:rsidRDefault="00A04731" w:rsidP="00CB3019">
      <w:pPr>
        <w:spacing w:after="0" w:line="240" w:lineRule="auto"/>
        <w:rPr>
          <w:rFonts w:ascii="Arial" w:hAnsi="Arial" w:cs="Arial"/>
          <w:b/>
          <w:bCs/>
        </w:rPr>
      </w:pPr>
    </w:p>
    <w:p w14:paraId="0E9B36B7" w14:textId="0F89B2B3" w:rsidR="00A04731" w:rsidRPr="007138B4" w:rsidRDefault="00CB3019" w:rsidP="00CB3019">
      <w:pPr>
        <w:spacing w:after="0" w:line="240" w:lineRule="auto"/>
        <w:jc w:val="both"/>
        <w:rPr>
          <w:rFonts w:ascii="Arial" w:hAnsi="Arial" w:cs="Arial"/>
          <w:b/>
          <w:bCs/>
        </w:rPr>
      </w:pPr>
      <w:r w:rsidRPr="007138B4">
        <w:rPr>
          <w:rFonts w:ascii="Arial" w:hAnsi="Arial" w:cs="Arial"/>
          <w:b/>
          <w:bCs/>
        </w:rPr>
        <w:t xml:space="preserve">2.6- </w:t>
      </w:r>
      <w:r w:rsidR="00A04731" w:rsidRPr="007138B4">
        <w:rPr>
          <w:rFonts w:ascii="Arial" w:hAnsi="Arial" w:cs="Arial"/>
          <w:b/>
          <w:bCs/>
        </w:rPr>
        <w:t>Therapeutic implications of host-genetic findings in COVID-19</w:t>
      </w:r>
    </w:p>
    <w:p w14:paraId="738EC752" w14:textId="77777777" w:rsidR="00A04731" w:rsidRPr="007138B4" w:rsidRDefault="00A04731" w:rsidP="00CB3019">
      <w:pPr>
        <w:spacing w:after="0" w:line="240" w:lineRule="auto"/>
        <w:jc w:val="both"/>
        <w:rPr>
          <w:rFonts w:ascii="Arial" w:hAnsi="Arial" w:cs="Arial"/>
          <w:b/>
          <w:bCs/>
        </w:rPr>
      </w:pPr>
    </w:p>
    <w:p w14:paraId="47818183" w14:textId="426E7CE2" w:rsidR="00A04731" w:rsidRPr="007138B4" w:rsidRDefault="00CB3019" w:rsidP="00CB3019">
      <w:pPr>
        <w:spacing w:after="0" w:line="240" w:lineRule="auto"/>
        <w:jc w:val="both"/>
        <w:rPr>
          <w:rFonts w:ascii="Arial" w:hAnsi="Arial" w:cs="Arial"/>
          <w:b/>
          <w:bCs/>
        </w:rPr>
      </w:pPr>
      <w:r w:rsidRPr="007138B4">
        <w:rPr>
          <w:rFonts w:ascii="Arial" w:hAnsi="Arial" w:cs="Arial"/>
          <w:b/>
          <w:bCs/>
        </w:rPr>
        <w:t xml:space="preserve">2.6.1- </w:t>
      </w:r>
      <w:r w:rsidR="00A04731" w:rsidRPr="007138B4">
        <w:rPr>
          <w:rFonts w:ascii="Arial" w:hAnsi="Arial" w:cs="Arial"/>
          <w:b/>
          <w:bCs/>
        </w:rPr>
        <w:t>Interferon pathway: risk stratification and early treatment</w:t>
      </w:r>
    </w:p>
    <w:p w14:paraId="4E5247A5" w14:textId="082BB697" w:rsidR="00A04731" w:rsidRPr="007138B4" w:rsidRDefault="00A04731" w:rsidP="00CB3019">
      <w:pPr>
        <w:spacing w:after="0" w:line="240" w:lineRule="auto"/>
        <w:ind w:firstLine="720"/>
        <w:jc w:val="both"/>
        <w:rPr>
          <w:rFonts w:ascii="Arial" w:hAnsi="Arial" w:cs="Arial"/>
        </w:rPr>
      </w:pPr>
      <w:r w:rsidRPr="007138B4">
        <w:rPr>
          <w:rFonts w:ascii="Arial" w:hAnsi="Arial" w:cs="Arial"/>
        </w:rPr>
        <w:t>Screening for IFN-I axis defects. Inborn errors (TLR3/IRF7, TLR7) and autoantibodies against type I interferons account for a fraction of critical cases. Identifying these patients has implications for monitoring, prophylaxis, and timely treatment.</w:t>
      </w:r>
      <w:r w:rsidRPr="007138B4">
        <w:rPr>
          <w:rFonts w:ascii="Arial" w:hAnsi="Arial" w:cs="Arial"/>
        </w:rPr>
        <w:fldChar w:fldCharType="begin">
          <w:fldData xml:space="preserve">PEVuZE5vdGU+PENpdGU+PEF1dGhvcj5aaGFuZzwvQXV0aG9yPjxZZWFyPjIwMjA8L1llYXI+PFJl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gVy48L2F1dGhvcj48YXV0aG9yPkhvcm4sIEphbm5la2U8L2F1dGhvcj48YXV0aG9yPkhv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FuZzwvQXV0aG9yPjxZZWFyPjIwMjA8L1llYXI+PFJl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0]</w:t>
      </w:r>
      <w:r w:rsidRPr="007138B4">
        <w:rPr>
          <w:rFonts w:ascii="Arial" w:hAnsi="Arial" w:cs="Arial"/>
        </w:rPr>
        <w:fldChar w:fldCharType="end"/>
      </w:r>
    </w:p>
    <w:p w14:paraId="4593629A" w14:textId="549B1AD6" w:rsidR="00A04731" w:rsidRPr="007138B4" w:rsidRDefault="00A04731" w:rsidP="00CB3019">
      <w:pPr>
        <w:spacing w:after="0" w:line="240" w:lineRule="auto"/>
        <w:ind w:firstLine="720"/>
        <w:jc w:val="both"/>
        <w:rPr>
          <w:rFonts w:ascii="Arial" w:hAnsi="Arial" w:cs="Arial"/>
        </w:rPr>
      </w:pPr>
      <w:r w:rsidRPr="007138B4">
        <w:rPr>
          <w:rFonts w:ascii="Arial" w:hAnsi="Arial" w:cs="Arial"/>
        </w:rPr>
        <w:t>Pegylated interferon-lambda (peg-IFN-λ) in early disease. In the TOGETHER platform trial, a single dose of peg-IFN-λ in outpatients reduced the risk of progression to urgent care or hospitalization, supporting early use in individuals with higher genetic or biological risk.</w:t>
      </w:r>
      <w:r w:rsidRPr="007138B4">
        <w:rPr>
          <w:rFonts w:ascii="Arial" w:hAnsi="Arial" w:cs="Arial"/>
        </w:rPr>
        <w:fldChar w:fldCharType="begin">
          <w:fldData xml:space="preserve">PEVuZE5vdGU+PENpdGU+PEF1dGhvcj5SZWlzPC9BdXRob3I+PFllYXI+MjAyMzwvWWVhcj48UmVj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1MTgtNTI4PC9wYWdl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SZWlzPC9BdXRob3I+PFllYXI+MjAyMzwvWWVhcj48UmVj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1MTgtNTI4PC9wYWdl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9]</w:t>
      </w:r>
      <w:r w:rsidRPr="007138B4">
        <w:rPr>
          <w:rFonts w:ascii="Arial" w:hAnsi="Arial" w:cs="Arial"/>
        </w:rPr>
        <w:fldChar w:fldCharType="end"/>
      </w:r>
    </w:p>
    <w:p w14:paraId="423A89BC" w14:textId="16940B7E" w:rsidR="00A04731" w:rsidRPr="007138B4" w:rsidRDefault="00A04731" w:rsidP="00CB3019">
      <w:pPr>
        <w:spacing w:after="0" w:line="240" w:lineRule="auto"/>
        <w:ind w:firstLine="720"/>
        <w:jc w:val="both"/>
        <w:rPr>
          <w:rFonts w:ascii="Arial" w:hAnsi="Arial" w:cs="Arial"/>
        </w:rPr>
      </w:pPr>
      <w:r w:rsidRPr="007138B4">
        <w:rPr>
          <w:rFonts w:ascii="Arial" w:hAnsi="Arial" w:cs="Arial"/>
        </w:rPr>
        <w:t>Biological rationale: Protective variants in OAS1 (including rs10774671-G) highlight that enhancing IFN-induced antiviral responses (via the OAS–RNase L pathway) can be beneficial; endogenous/exogenous IFNs upregulate OAS1 expression.</w:t>
      </w:r>
      <w:r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2]</w:t>
      </w:r>
      <w:r w:rsidRPr="007138B4">
        <w:rPr>
          <w:rFonts w:ascii="Arial" w:hAnsi="Arial" w:cs="Arial"/>
        </w:rPr>
        <w:fldChar w:fldCharType="end"/>
      </w:r>
    </w:p>
    <w:p w14:paraId="5AC2B854" w14:textId="77777777" w:rsidR="00A04731" w:rsidRPr="007138B4" w:rsidRDefault="00A04731" w:rsidP="00CB3019">
      <w:pPr>
        <w:spacing w:after="0" w:line="240" w:lineRule="auto"/>
        <w:ind w:left="720"/>
        <w:jc w:val="both"/>
        <w:rPr>
          <w:rFonts w:ascii="Arial" w:hAnsi="Arial" w:cs="Arial"/>
        </w:rPr>
      </w:pPr>
    </w:p>
    <w:p w14:paraId="7B264FD8" w14:textId="2AE4F829" w:rsidR="00A04731" w:rsidRPr="007138B4" w:rsidRDefault="00CB3019" w:rsidP="00CB3019">
      <w:pPr>
        <w:spacing w:after="0" w:line="240" w:lineRule="auto"/>
        <w:jc w:val="both"/>
        <w:rPr>
          <w:rFonts w:ascii="Arial" w:hAnsi="Arial" w:cs="Arial"/>
          <w:b/>
          <w:bCs/>
        </w:rPr>
      </w:pPr>
      <w:r w:rsidRPr="007138B4">
        <w:rPr>
          <w:rFonts w:ascii="Arial" w:hAnsi="Arial" w:cs="Arial"/>
          <w:b/>
          <w:bCs/>
        </w:rPr>
        <w:t xml:space="preserve">2.6.2- </w:t>
      </w:r>
      <w:r w:rsidR="00A04731" w:rsidRPr="007138B4">
        <w:rPr>
          <w:rFonts w:ascii="Arial" w:hAnsi="Arial" w:cs="Arial"/>
          <w:b/>
          <w:bCs/>
        </w:rPr>
        <w:t>JAK/STAT modulation guided by genetics</w:t>
      </w:r>
    </w:p>
    <w:p w14:paraId="07D20FCD" w14:textId="19F64472" w:rsidR="00A04731" w:rsidRPr="007138B4" w:rsidRDefault="00A04731" w:rsidP="00CB3019">
      <w:pPr>
        <w:spacing w:after="0" w:line="240" w:lineRule="auto"/>
        <w:ind w:firstLine="720"/>
        <w:jc w:val="both"/>
        <w:rPr>
          <w:rFonts w:ascii="Arial" w:hAnsi="Arial" w:cs="Arial"/>
        </w:rPr>
      </w:pPr>
      <w:r w:rsidRPr="007138B4">
        <w:rPr>
          <w:rFonts w:ascii="Arial" w:hAnsi="Arial" w:cs="Arial"/>
        </w:rPr>
        <w:t>GWAS and critical illness studies highlight TYK2, IFNAR2, DPP9, and CCR2 as inflammatory and antiviral defense nodes, drug-gable targets already addressed by existing drugs.</w:t>
      </w:r>
      <w:r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QYWlyby1DYXN0aW5laXJhPC9BdXRob3I+PFllYXI+MjAy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ItOTg8L3BhZ2VzPjx2b2x1bWU+NTkxPC92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2]</w:t>
      </w:r>
      <w:r w:rsidRPr="007138B4">
        <w:rPr>
          <w:rFonts w:ascii="Arial" w:hAnsi="Arial" w:cs="Arial"/>
        </w:rPr>
        <w:fldChar w:fldCharType="end"/>
      </w:r>
    </w:p>
    <w:p w14:paraId="20B4E88B" w14:textId="41023D74" w:rsidR="00A04731" w:rsidRPr="007138B4" w:rsidRDefault="00A04731" w:rsidP="00CB3019">
      <w:pPr>
        <w:spacing w:after="0" w:line="240" w:lineRule="auto"/>
        <w:ind w:firstLine="720"/>
        <w:jc w:val="both"/>
        <w:rPr>
          <w:rFonts w:ascii="Arial" w:hAnsi="Arial" w:cs="Arial"/>
        </w:rPr>
      </w:pPr>
      <w:r w:rsidRPr="007138B4">
        <w:rPr>
          <w:rFonts w:ascii="Arial" w:hAnsi="Arial" w:cs="Arial"/>
        </w:rPr>
        <w:t>Baricitinib (JAK1/2 inhibitor): ACTT-2 (NEJM): baricitinib + remdesivir shortened recovery time compared to remdesivir alone;</w:t>
      </w:r>
      <w:r w:rsidRPr="007138B4">
        <w:rPr>
          <w:rFonts w:ascii="Arial" w:hAnsi="Arial" w:cs="Arial"/>
        </w:rPr>
        <w:fldChar w:fldCharType="begin">
          <w:fldData xml:space="preserve">PEVuZE5vdGU+PENpdGU+PEF1dGhvcj5LYWxpbDwvQXV0aG9yPjxZZWFyPjIwMjE8L1llYXI+PFJl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k1LTgwNzwvcGFnZXM+PHZvbHVt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YWxpbDwvQXV0aG9yPjxZZWFyPjIwMjE8L1llYXI+PFJl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k1LTgwNzwvcGFnZXM+PHZvbHVt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6]</w:t>
      </w:r>
      <w:r w:rsidRPr="007138B4">
        <w:rPr>
          <w:rFonts w:ascii="Arial" w:hAnsi="Arial" w:cs="Arial"/>
        </w:rPr>
        <w:fldChar w:fldCharType="end"/>
      </w:r>
      <w:r w:rsidRPr="007138B4">
        <w:rPr>
          <w:rFonts w:ascii="Arial" w:hAnsi="Arial" w:cs="Arial"/>
        </w:rPr>
        <w:t xml:space="preserve"> COV-BARRIER (Lancet Respir Med): ~38% relative reduction in 28-day mortality with baricitinib vs. placebo, with benefits persisting at 60 days.</w:t>
      </w:r>
      <w:r w:rsidRPr="007138B4">
        <w:rPr>
          <w:rFonts w:ascii="Arial" w:hAnsi="Arial" w:cs="Arial"/>
        </w:rPr>
        <w:fldChar w:fldCharType="begin">
          <w:fldData xml:space="preserve">PEVuZE5vdGU+PENpdGU+PEF1dGhvcj5NYXJjb25pPC9BdXRob3I+PFllYXI+MjAyMTwvWWVhcj48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NYXJjb25pPC9BdXRob3I+PFllYXI+MjAyMTwvWWVhcj48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7]</w:t>
      </w:r>
      <w:r w:rsidRPr="007138B4">
        <w:rPr>
          <w:rFonts w:ascii="Arial" w:hAnsi="Arial" w:cs="Arial"/>
        </w:rPr>
        <w:fldChar w:fldCharType="end"/>
      </w:r>
    </w:p>
    <w:p w14:paraId="5749D165" w14:textId="77777777" w:rsidR="00A04731" w:rsidRPr="007138B4" w:rsidRDefault="00A04731" w:rsidP="00CB3019">
      <w:pPr>
        <w:spacing w:after="0" w:line="240" w:lineRule="auto"/>
        <w:ind w:firstLine="720"/>
        <w:jc w:val="both"/>
        <w:rPr>
          <w:rFonts w:ascii="Arial" w:hAnsi="Arial" w:cs="Arial"/>
        </w:rPr>
      </w:pPr>
      <w:r w:rsidRPr="007138B4">
        <w:rPr>
          <w:rFonts w:ascii="Arial" w:hAnsi="Arial" w:cs="Arial"/>
        </w:rPr>
        <w:t>Implication: The genetic links to TYK2/JAK support using JAK inhibitors in hyperinflammatory disease; genetic evidence helps prioritize targets and understand why the class is effective.</w:t>
      </w:r>
    </w:p>
    <w:p w14:paraId="45F2F2AC" w14:textId="77777777" w:rsidR="00A04731" w:rsidRPr="007138B4" w:rsidRDefault="00A04731" w:rsidP="00CB3019">
      <w:pPr>
        <w:spacing w:after="0" w:line="240" w:lineRule="auto"/>
        <w:ind w:left="720"/>
        <w:jc w:val="both"/>
        <w:rPr>
          <w:rFonts w:ascii="Arial" w:hAnsi="Arial" w:cs="Arial"/>
        </w:rPr>
      </w:pPr>
    </w:p>
    <w:p w14:paraId="1454884E" w14:textId="29E40FF0" w:rsidR="00A04731" w:rsidRPr="007138B4" w:rsidRDefault="00CB3019" w:rsidP="00CB3019">
      <w:pPr>
        <w:spacing w:after="0" w:line="240" w:lineRule="auto"/>
        <w:jc w:val="both"/>
        <w:rPr>
          <w:rFonts w:ascii="Arial" w:hAnsi="Arial" w:cs="Arial"/>
          <w:b/>
          <w:bCs/>
        </w:rPr>
      </w:pPr>
      <w:r w:rsidRPr="007138B4">
        <w:rPr>
          <w:rFonts w:ascii="Arial" w:hAnsi="Arial" w:cs="Arial"/>
          <w:b/>
          <w:bCs/>
        </w:rPr>
        <w:t xml:space="preserve">2.6.3- </w:t>
      </w:r>
      <w:r w:rsidR="00A04731" w:rsidRPr="007138B4">
        <w:rPr>
          <w:rFonts w:ascii="Arial" w:hAnsi="Arial" w:cs="Arial"/>
          <w:b/>
          <w:bCs/>
        </w:rPr>
        <w:t>“Genotype-to-therapy”: current clinical applications</w:t>
      </w:r>
    </w:p>
    <w:p w14:paraId="09FDC752" w14:textId="16B1DE2E" w:rsidR="00A04731" w:rsidRPr="007138B4" w:rsidRDefault="00A04731" w:rsidP="00CB3019">
      <w:pPr>
        <w:spacing w:after="0" w:line="240" w:lineRule="auto"/>
        <w:ind w:firstLine="720"/>
        <w:jc w:val="both"/>
        <w:rPr>
          <w:rFonts w:ascii="Arial" w:hAnsi="Arial" w:cs="Arial"/>
        </w:rPr>
      </w:pPr>
      <w:r w:rsidRPr="007138B4">
        <w:rPr>
          <w:rFonts w:ascii="Arial" w:hAnsi="Arial" w:cs="Arial"/>
        </w:rPr>
        <w:t>Risk and treatment prioritization: In young males with severe disease and/or family history, investigation for TLR7/IFN defects may guide earlier antiviral or IFN therapy and intensive monitoring.</w:t>
      </w:r>
      <w:r w:rsidRPr="007138B4">
        <w:rPr>
          <w:rFonts w:ascii="Arial" w:hAnsi="Arial" w:cs="Arial"/>
        </w:rPr>
        <w:fldChar w:fldCharType="begin">
          <w:fldData xml:space="preserve">PEVuZE5vdGU+PENpdGU+PEF1dGhvcj5Tb2xhbmljaDwvQXV0aG9yPjxZZWFyPjIwMjE8L1llYXI+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cxOTExNTwvcGFnZXM+PHZvbHVtZT4xMjwvdm9sdW1lPjxlZGl0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Tb2xhbmljaDwvQXV0aG9yPjxZZWFyPjIwMjE8L1llYXI+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cxOTExNTwvcGFnZXM+PHZvbHVtZT4xMjwvdm9sdW1lPjxlZGl0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1, 14]</w:t>
      </w:r>
      <w:r w:rsidRPr="007138B4">
        <w:rPr>
          <w:rFonts w:ascii="Arial" w:hAnsi="Arial" w:cs="Arial"/>
        </w:rPr>
        <w:fldChar w:fldCharType="end"/>
      </w:r>
    </w:p>
    <w:p w14:paraId="554151BF" w14:textId="1829200C" w:rsidR="00A04731" w:rsidRPr="007138B4" w:rsidRDefault="00A04731" w:rsidP="00CB3019">
      <w:pPr>
        <w:spacing w:after="0" w:line="240" w:lineRule="auto"/>
        <w:ind w:firstLine="720"/>
        <w:jc w:val="both"/>
        <w:rPr>
          <w:rFonts w:ascii="Arial" w:hAnsi="Arial" w:cs="Arial"/>
        </w:rPr>
      </w:pPr>
      <w:r w:rsidRPr="007138B4">
        <w:rPr>
          <w:rFonts w:ascii="Arial" w:hAnsi="Arial" w:cs="Arial"/>
        </w:rPr>
        <w:t>Clinical trial enrichment: Consortia show that several pathways (IFN, OAS, JAK/TYK2, CCR2/DPP9) modulate outcomes, genotype-stratified enrollment may improve signal detection in antiviral or immunomodulator trials.</w:t>
      </w:r>
      <w:r w:rsidRPr="007138B4">
        <w:rPr>
          <w:rFonts w:ascii="Arial" w:hAnsi="Arial" w:cs="Arial"/>
        </w:rPr>
        <w:fldChar w:fldCharType="begin">
          <w:fldData xml:space="preserve">PEVuZE5vdGU+PENpdGU+PEF1dGhvcj5DYXBwYWRvbmE8L0F1dGhvcj48WWVhcj4yMDIzPC9ZZWFy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YXBwYWRvbmE8L0F1dGhvcj48WWVhcj4yMDIzPC9ZZWFy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6]</w:t>
      </w:r>
      <w:r w:rsidRPr="007138B4">
        <w:rPr>
          <w:rFonts w:ascii="Arial" w:hAnsi="Arial" w:cs="Arial"/>
        </w:rPr>
        <w:fldChar w:fldCharType="end"/>
      </w:r>
    </w:p>
    <w:p w14:paraId="688A04DF" w14:textId="1EEAD2FD" w:rsidR="0087645F" w:rsidRPr="007138B4" w:rsidRDefault="0087645F" w:rsidP="00CB3019">
      <w:pPr>
        <w:spacing w:after="0" w:line="240" w:lineRule="auto"/>
        <w:ind w:firstLine="720"/>
        <w:jc w:val="both"/>
        <w:rPr>
          <w:rFonts w:ascii="Arial" w:hAnsi="Arial" w:cs="Arial"/>
        </w:rPr>
      </w:pPr>
      <w:r w:rsidRPr="007138B4">
        <w:rPr>
          <w:rFonts w:ascii="Arial" w:hAnsi="Arial" w:cs="Arial"/>
        </w:rPr>
        <w:t>At present, genotype-informed treatment decisions remain largely confined to research and selected high-risk cases; broader implementation will require prospective validation, cost-effectiveness analyses, and ethical frameworks.</w:t>
      </w:r>
    </w:p>
    <w:p w14:paraId="076143C9" w14:textId="77777777" w:rsidR="006A7043" w:rsidRDefault="006A7043" w:rsidP="006A7043">
      <w:pPr>
        <w:spacing w:after="0" w:line="240" w:lineRule="auto"/>
        <w:ind w:firstLine="720"/>
        <w:jc w:val="both"/>
        <w:rPr>
          <w:rFonts w:ascii="Arial" w:hAnsi="Arial" w:cs="Arial"/>
        </w:rPr>
      </w:pPr>
    </w:p>
    <w:p w14:paraId="74559D5D" w14:textId="5B2BA2B3" w:rsidR="00CC0AB3" w:rsidRDefault="00CC0AB3" w:rsidP="00CC0AB3">
      <w:pPr>
        <w:spacing w:after="0" w:line="240" w:lineRule="auto"/>
        <w:jc w:val="both"/>
        <w:rPr>
          <w:rFonts w:ascii="Arial" w:hAnsi="Arial" w:cs="Arial"/>
          <w:color w:val="EE0000"/>
        </w:rPr>
      </w:pPr>
      <w:r w:rsidRPr="00AB418B">
        <w:rPr>
          <w:rFonts w:ascii="Arial" w:hAnsi="Arial" w:cs="Arial"/>
          <w:b/>
          <w:bCs/>
          <w:color w:val="EE0000"/>
        </w:rPr>
        <w:t>2.6.4-</w:t>
      </w:r>
      <w:r>
        <w:rPr>
          <w:rFonts w:ascii="Arial" w:hAnsi="Arial" w:cs="Arial"/>
          <w:color w:val="EE0000"/>
        </w:rPr>
        <w:t xml:space="preserve"> </w:t>
      </w:r>
      <w:r w:rsidR="00AB418B" w:rsidRPr="00AB418B">
        <w:rPr>
          <w:rFonts w:ascii="Arial" w:hAnsi="Arial" w:cs="Arial"/>
          <w:b/>
          <w:bCs/>
          <w:color w:val="EE0000"/>
        </w:rPr>
        <w:t>Integrative summary of host-genetic pathways</w:t>
      </w:r>
    </w:p>
    <w:p w14:paraId="42556492" w14:textId="1382F698" w:rsidR="00DA35A2" w:rsidRDefault="006A7043" w:rsidP="00CC0AB3">
      <w:pPr>
        <w:spacing w:after="0" w:line="240" w:lineRule="auto"/>
        <w:ind w:firstLine="720"/>
        <w:jc w:val="both"/>
        <w:rPr>
          <w:rFonts w:ascii="Arial" w:hAnsi="Arial" w:cs="Arial"/>
          <w:color w:val="EE0000"/>
        </w:rPr>
      </w:pPr>
      <w:r w:rsidRPr="006A7043">
        <w:rPr>
          <w:rFonts w:ascii="Arial" w:hAnsi="Arial" w:cs="Arial"/>
          <w:color w:val="EE0000"/>
        </w:rPr>
        <w:t xml:space="preserve">To improve clarity and facilitate the integration of genetic findings with their biological and clinical relevance, a summary table has been added to the manuscript (Table 1). This table synthesizes the key genes discussed, their associated genetic variants or loci, the main biological pathways involved, and the corresponding therapeutic </w:t>
      </w:r>
      <w:r w:rsidRPr="006A7043">
        <w:rPr>
          <w:rFonts w:ascii="Arial" w:hAnsi="Arial" w:cs="Arial"/>
          <w:color w:val="EE0000"/>
        </w:rPr>
        <w:lastRenderedPageBreak/>
        <w:t xml:space="preserve">or clinical implications reported in the literature. The inclusion of this table allows a concise overview of host genetic factors related to disease susceptibility and </w:t>
      </w:r>
      <w:proofErr w:type="gramStart"/>
      <w:r w:rsidRPr="006A7043">
        <w:rPr>
          <w:rFonts w:ascii="Arial" w:hAnsi="Arial" w:cs="Arial"/>
          <w:color w:val="EE0000"/>
        </w:rPr>
        <w:t>severity, and</w:t>
      </w:r>
      <w:proofErr w:type="gramEnd"/>
      <w:r w:rsidRPr="006A7043">
        <w:rPr>
          <w:rFonts w:ascii="Arial" w:hAnsi="Arial" w:cs="Arial"/>
          <w:color w:val="EE0000"/>
        </w:rPr>
        <w:t xml:space="preserve"> highlights how these pathways may inform risk stratification and therapeutic decision-making.</w:t>
      </w:r>
    </w:p>
    <w:p w14:paraId="27E6C6EF" w14:textId="6001C27C" w:rsidR="00CC0AB3" w:rsidRDefault="00CC0AB3" w:rsidP="00CC0AB3">
      <w:pPr>
        <w:spacing w:after="0" w:line="240" w:lineRule="auto"/>
        <w:ind w:firstLine="720"/>
        <w:jc w:val="both"/>
        <w:rPr>
          <w:rFonts w:ascii="Arial" w:hAnsi="Arial" w:cs="Arial"/>
          <w:color w:val="EE0000"/>
        </w:rPr>
      </w:pPr>
      <w:r w:rsidRPr="00CC0AB3">
        <w:rPr>
          <w:rFonts w:ascii="Arial" w:hAnsi="Arial" w:cs="Arial"/>
          <w:color w:val="EE0000"/>
        </w:rPr>
        <w:t xml:space="preserve">Figure </w:t>
      </w:r>
      <w:r>
        <w:rPr>
          <w:rFonts w:ascii="Arial" w:hAnsi="Arial" w:cs="Arial"/>
          <w:color w:val="EE0000"/>
        </w:rPr>
        <w:t>1</w:t>
      </w:r>
      <w:r w:rsidRPr="00CC0AB3">
        <w:rPr>
          <w:rFonts w:ascii="Arial" w:hAnsi="Arial" w:cs="Arial"/>
          <w:color w:val="EE0000"/>
        </w:rPr>
        <w:t xml:space="preserve"> schematically summarizes the translational pathway linking host genetic variation to biological mechanisms, clinical phenotypes, and therapeutic implications in COVID-19. Genetic variants, including common GWAS loci and rare high-impact mutations, affect key host pathways such as type I interferon signaling, antiviral RNA degradation, inflammatory and monocyte-driven lung injury, and viral entry processes. Disruption of these pathways contributes to heterogeneous clinical outcomes, ranging from mild infection to severe or critical disease. By integrating genetic findings with downstream biological effects and clinical manifestations, the figure highlights how host genomics provides a mechanistic rationale for targeted therapeutic strategies and genotype-informed risk stratification.</w:t>
      </w:r>
    </w:p>
    <w:p w14:paraId="1596BDE7" w14:textId="7B8FF385" w:rsidR="00AB21B1" w:rsidRPr="006A7043" w:rsidRDefault="00AB21B1" w:rsidP="00CC0AB3">
      <w:pPr>
        <w:spacing w:after="0" w:line="240" w:lineRule="auto"/>
        <w:ind w:firstLine="720"/>
        <w:jc w:val="both"/>
        <w:rPr>
          <w:rFonts w:ascii="Arial" w:hAnsi="Arial" w:cs="Arial"/>
          <w:color w:val="EE0000"/>
        </w:rPr>
      </w:pPr>
      <w:r w:rsidRPr="00AB21B1">
        <w:rPr>
          <w:rFonts w:ascii="Arial" w:hAnsi="Arial" w:cs="Arial"/>
          <w:color w:val="EE0000"/>
        </w:rPr>
        <w:t xml:space="preserve">Type III interferons (interferon lambda) have been proposed as a particularly attractive antiviral strategy due to their localized activity at epithelial barriers and a lower risk of systemic inflammation compared with type I interferons. </w:t>
      </w:r>
      <w:proofErr w:type="spellStart"/>
      <w:r w:rsidRPr="00AB21B1">
        <w:rPr>
          <w:rFonts w:ascii="Arial" w:hAnsi="Arial" w:cs="Arial"/>
          <w:color w:val="EE0000"/>
        </w:rPr>
        <w:t>Prokunina</w:t>
      </w:r>
      <w:proofErr w:type="spellEnd"/>
      <w:r w:rsidRPr="00AB21B1">
        <w:rPr>
          <w:rFonts w:ascii="Arial" w:hAnsi="Arial" w:cs="Arial"/>
          <w:color w:val="EE0000"/>
        </w:rPr>
        <w:t xml:space="preserve">-Olsson et al. </w:t>
      </w:r>
      <w:r>
        <w:rPr>
          <w:rFonts w:ascii="Arial" w:hAnsi="Arial" w:cs="Arial"/>
          <w:color w:val="EE0000"/>
        </w:rPr>
        <w:fldChar w:fldCharType="begin">
          <w:fldData xml:space="preserve">PEVuZE5vdGU+PENpdGU+PEF1dGhvcj5Qcm9rdW5pbmEtT2xzc29uPC9BdXRob3I+PFllYXI+MjAy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ZvbHVtZT4yMTc8L3ZvbHVtZT48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</w:fldData>
        </w:fldChar>
      </w:r>
      <w:r>
        <w:rPr>
          <w:rFonts w:ascii="Arial" w:hAnsi="Arial" w:cs="Arial"/>
          <w:color w:val="EE0000"/>
        </w:rPr>
        <w:instrText xml:space="preserve"> ADDIN EN.CITE </w:instrText>
      </w:r>
      <w:r>
        <w:rPr>
          <w:rFonts w:ascii="Arial" w:hAnsi="Arial" w:cs="Arial"/>
          <w:color w:val="EE0000"/>
        </w:rPr>
        <w:fldChar w:fldCharType="begin">
          <w:fldData xml:space="preserve">PEVuZE5vdGU+PENpdGU+PEF1dGhvcj5Qcm9rdW5pbmEtT2xzc29uPC9BdXRob3I+PFllYXI+MjAy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ZvbHVtZT4yMTc8L3ZvbHVtZT48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</w:fldData>
        </w:fldChar>
      </w:r>
      <w:r>
        <w:rPr>
          <w:rFonts w:ascii="Arial" w:hAnsi="Arial" w:cs="Arial"/>
          <w:color w:val="EE0000"/>
        </w:rPr>
        <w:instrText xml:space="preserve"> ADDIN EN.CITE.DATA </w:instrText>
      </w:r>
      <w:r>
        <w:rPr>
          <w:rFonts w:ascii="Arial" w:hAnsi="Arial" w:cs="Arial"/>
          <w:color w:val="EE0000"/>
        </w:rPr>
      </w:r>
      <w:r>
        <w:rPr>
          <w:rFonts w:ascii="Arial" w:hAnsi="Arial" w:cs="Arial"/>
          <w:color w:val="EE0000"/>
        </w:rPr>
        <w:fldChar w:fldCharType="end"/>
      </w:r>
      <w:r>
        <w:rPr>
          <w:rFonts w:ascii="Arial" w:hAnsi="Arial" w:cs="Arial"/>
          <w:color w:val="EE0000"/>
        </w:rPr>
        <w:fldChar w:fldCharType="separate"/>
      </w:r>
      <w:r>
        <w:rPr>
          <w:rFonts w:ascii="Arial" w:hAnsi="Arial" w:cs="Arial"/>
          <w:noProof/>
          <w:color w:val="EE0000"/>
        </w:rPr>
        <w:t>[25]</w:t>
      </w:r>
      <w:r>
        <w:rPr>
          <w:rFonts w:ascii="Arial" w:hAnsi="Arial" w:cs="Arial"/>
          <w:color w:val="EE0000"/>
        </w:rPr>
        <w:fldChar w:fldCharType="end"/>
      </w:r>
      <w:r>
        <w:rPr>
          <w:rFonts w:ascii="Arial" w:hAnsi="Arial" w:cs="Arial"/>
          <w:color w:val="EE0000"/>
        </w:rPr>
        <w:t xml:space="preserve"> </w:t>
      </w:r>
      <w:r w:rsidRPr="00AB21B1">
        <w:rPr>
          <w:rFonts w:ascii="Arial" w:hAnsi="Arial" w:cs="Arial"/>
          <w:color w:val="EE0000"/>
        </w:rPr>
        <w:t>provided a comprehensive biological rationale for the use of interferon lambda in COVID-19 and emerging viral infections, highlighting its potential to enhance antiviral defense while minimizing immunopathology.</w:t>
      </w:r>
    </w:p>
    <w:p w14:paraId="6A0831D1" w14:textId="77777777" w:rsidR="006A7043" w:rsidRPr="007138B4" w:rsidRDefault="006A7043" w:rsidP="006A7043">
      <w:pPr>
        <w:spacing w:after="0" w:line="240" w:lineRule="auto"/>
        <w:ind w:firstLine="720"/>
        <w:jc w:val="both"/>
        <w:rPr>
          <w:rFonts w:ascii="Arial" w:hAnsi="Arial" w:cs="Arial"/>
        </w:rPr>
      </w:pPr>
    </w:p>
    <w:p w14:paraId="5AAF1AC1" w14:textId="10E84685" w:rsidR="00DA35A2" w:rsidRPr="007138B4" w:rsidRDefault="00CB3019" w:rsidP="00CB3019">
      <w:pPr>
        <w:spacing w:after="0" w:line="240" w:lineRule="auto"/>
        <w:jc w:val="both"/>
        <w:rPr>
          <w:rFonts w:ascii="Arial" w:hAnsi="Arial" w:cs="Arial"/>
          <w:b/>
          <w:bCs/>
        </w:rPr>
      </w:pPr>
      <w:r w:rsidRPr="007138B4">
        <w:rPr>
          <w:rFonts w:ascii="Arial" w:hAnsi="Arial" w:cs="Arial"/>
          <w:b/>
          <w:bCs/>
        </w:rPr>
        <w:t xml:space="preserve">3- </w:t>
      </w:r>
      <w:r w:rsidR="00AE7563" w:rsidRPr="007138B4">
        <w:rPr>
          <w:rFonts w:ascii="Arial" w:hAnsi="Arial" w:cs="Arial"/>
          <w:b/>
          <w:bCs/>
        </w:rPr>
        <w:t>DISCUSSION</w:t>
      </w:r>
    </w:p>
    <w:p w14:paraId="0CE5F74A" w14:textId="77777777" w:rsidR="00DA35A2" w:rsidRPr="007138B4" w:rsidRDefault="00DA35A2" w:rsidP="00CB3019">
      <w:pPr>
        <w:spacing w:after="0" w:line="240" w:lineRule="auto"/>
        <w:jc w:val="both"/>
        <w:rPr>
          <w:rFonts w:ascii="Arial" w:hAnsi="Arial" w:cs="Arial"/>
          <w:b/>
          <w:bCs/>
        </w:rPr>
      </w:pPr>
    </w:p>
    <w:p w14:paraId="2FDAA7BE" w14:textId="2C6660E7" w:rsidR="00417B29" w:rsidRPr="007138B4" w:rsidRDefault="00417B29" w:rsidP="00CB3019">
      <w:pPr>
        <w:spacing w:after="0" w:line="240" w:lineRule="auto"/>
        <w:ind w:firstLine="709"/>
        <w:jc w:val="both"/>
        <w:rPr>
          <w:rFonts w:ascii="Arial" w:hAnsi="Arial" w:cs="Arial"/>
        </w:rPr>
      </w:pPr>
      <w:r w:rsidRPr="007138B4">
        <w:rPr>
          <w:rFonts w:ascii="Arial" w:hAnsi="Arial" w:cs="Arial"/>
        </w:rPr>
        <w:t xml:space="preserve">Accumulating genomic evidence has demonstrated that host genetic variation substantially influences both susceptibility to SARS-CoV-2 infection and the risk of developing severe or critical COVID-19. Early large-scale GWAS identified key loci involved in antiviral defense and inflammatory signaling, such as IFNAR2, TYK2, OAS genes, DPP9, and CCR2, all associated with respiratory failure and critical illness </w:t>
      </w:r>
      <w:r w:rsidRPr="007138B4">
        <w:rPr>
          <w:rFonts w:ascii="Arial" w:hAnsi="Arial" w:cs="Arial"/>
        </w:rPr>
        <w:fldChar w:fldCharType="begin">
          <w:fldData xml:space="preserve">PEVuZE5vdGU+PENpdGU+PEF1dGhvcj5FbGxpbmdoYXVzPC9BdXRob3I+PFllYXI+MjAyMDwvWWVh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TIyLTE1MzQ8L3BhZ2VzPjx2b2x1bWU+MzgzPC92b2x1bWU+PG51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kyLTk4PC9wYWdlcz48dm9sdW1l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FbGxpbmdoYXVzPC9BdXRob3I+PFllYXI+MjAyMDwvWWVh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TIyLTE1MzQ8L3BhZ2VzPjx2b2x1bWU+MzgzPC92b2x1bWU+PG51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kyLTk4PC9wYWdlcz48dm9sdW1l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 2]</w:t>
      </w:r>
      <w:r w:rsidRPr="007138B4">
        <w:rPr>
          <w:rFonts w:ascii="Arial" w:hAnsi="Arial" w:cs="Arial"/>
        </w:rPr>
        <w:fldChar w:fldCharType="end"/>
      </w:r>
      <w:r w:rsidRPr="007138B4">
        <w:rPr>
          <w:rFonts w:ascii="Arial" w:hAnsi="Arial" w:cs="Arial"/>
        </w:rPr>
        <w:t xml:space="preserve">. These findings were reinforced by the COVID-19 Host Genetics Initiative, which detected more than 20 genetic associations related to severity or susceptibility, notably in OAS1–3, FOXP4, SFTPD, MUC5B, HLA regions, and the ABO locus </w:t>
      </w:r>
      <w:r w:rsidRPr="007138B4">
        <w:rPr>
          <w:rFonts w:ascii="Arial" w:hAnsi="Arial" w:cs="Arial"/>
        </w:rPr>
        <w:fldChar w:fldCharType="begin">
          <w:fldData xml:space="preserve">b3I+PGF1dGhvcj5Ob3NzZW50LCBFc3RoZXIgSi48L2F1dGhvcj48YXV0aG9yPlBhdWx1cywgRnJl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CdXRsZXItTGFwb3J0ZTwvQXV0aG9yPjxZZWFyPjIwMjI8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TAzNjc8L3BhZ2VzPjx2b2x1bWU+MTg8L3ZvbHVtZT48bnVtYmVy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==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00AE7563" w:rsidRPr="007138B4">
        <w:rPr>
          <w:rFonts w:ascii="Arial" w:hAnsi="Arial" w:cs="Arial"/>
        </w:rPr>
        <w:fldChar w:fldCharType="begin">
          <w:fldData xml:space="preserve">b3I+PGF1dGhvcj5Ob3NzZW50LCBFc3RoZXIgSi48L2F1dGhvcj48YXV0aG9yPlBhdWx1cywgRnJl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3, 5]</w:t>
      </w:r>
      <w:r w:rsidRPr="007138B4">
        <w:rPr>
          <w:rFonts w:ascii="Arial" w:hAnsi="Arial" w:cs="Arial"/>
        </w:rPr>
        <w:fldChar w:fldCharType="end"/>
      </w:r>
      <w:r w:rsidRPr="007138B4">
        <w:rPr>
          <w:rFonts w:ascii="Arial" w:hAnsi="Arial" w:cs="Arial"/>
        </w:rPr>
        <w:t>.</w:t>
      </w:r>
    </w:p>
    <w:p w14:paraId="7261DF97" w14:textId="42AC2432" w:rsidR="00417B29" w:rsidRPr="007138B4" w:rsidRDefault="00417B29" w:rsidP="00CB3019">
      <w:pPr>
        <w:spacing w:after="0" w:line="240" w:lineRule="auto"/>
        <w:ind w:firstLine="709"/>
        <w:jc w:val="both"/>
        <w:rPr>
          <w:rFonts w:ascii="Arial" w:hAnsi="Arial" w:cs="Arial"/>
        </w:rPr>
      </w:pPr>
      <w:r w:rsidRPr="007138B4">
        <w:rPr>
          <w:rFonts w:ascii="Arial" w:hAnsi="Arial" w:cs="Arial"/>
        </w:rPr>
        <w:t xml:space="preserve">Recent exome and whole-genome studies further refined these associations. Variants affecting ACE2, TMPRSS2, TYK2, SLC6A20, and IFNAR2 were shown to modulate infection risk or disease severity, highlighting the interplay between viral entry mechanisms and early innate immune responses </w:t>
      </w:r>
      <w:r w:rsidRPr="007138B4">
        <w:rPr>
          <w:rFonts w:ascii="Arial" w:hAnsi="Arial" w:cs="Arial"/>
        </w:rPr>
        <w:fldChar w:fldCharType="begin">
          <w:fldData xml:space="preserve">PEVuZE5vdGU+PENpdGU+PEF1dGhvcj5BZ2hhbWlybGk8L0F1dGhvcj48WWVhcj4yMDI1PC9ZZWFy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ppPC9BdXRob3I+PFllYXI+MjAyMjwvWWVhcj48UmVjTnVtPjk8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NjMyMzk8L3BhZ2VzPjx2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BZ2hhbWlybGk8L0F1dGhvcj48WWVhcj4yMDI1PC9ZZWFy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cGFnZXM+MTA1NDI2PC9wYWdlcz48dm9sdW1lPjExMDwvdm9sdW1lPjxlZGl0aW9uPjIwMjMvMDMv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NjMyMzk8L3BhZ2VzPjx2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4, 6, 8]</w:t>
      </w:r>
      <w:r w:rsidRPr="007138B4">
        <w:rPr>
          <w:rFonts w:ascii="Arial" w:hAnsi="Arial" w:cs="Arial"/>
        </w:rPr>
        <w:fldChar w:fldCharType="end"/>
      </w:r>
      <w:r w:rsidRPr="007138B4">
        <w:rPr>
          <w:rFonts w:ascii="Arial" w:hAnsi="Arial" w:cs="Arial"/>
        </w:rPr>
        <w:t xml:space="preserve">. Importantly, rare, high-impact variants contribute disproportionately to severe disease. Loss-of-function mutations in TLR7 have been repeatedly identified in young, previously healthy males with life-threatening COVID-19, indicating impaired type I interferon signaling </w:t>
      </w:r>
      <w:r w:rsidRPr="007138B4">
        <w:rPr>
          <w:rFonts w:ascii="Arial" w:hAnsi="Arial" w:cs="Arial"/>
        </w:rPr>
        <w:fldChar w:fldCharType="begin">
          <w:fldData xml:space="preserve">PEVuZE5vdGU+PENpdGU+PEF1dGhvcj5GYWxsZXJpbmk8L0F1dGhvcj48WWVhcj4yMDIxPC9ZZWFy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MTA8L3ZvbHVt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2NjMtNjczPC9wYWdlcz48dm9sdW1lPjMyNDwvdm9sdW1l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GYWxsZXJpbmk8L0F1dGhvcj48WWVhcj4yMDIxPC9ZZWFy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2NjMtNjczPC9wYWdlcz48dm9sdW1lPjMyNDwvdm9sdW1l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1, 12, 14]</w:t>
      </w:r>
      <w:r w:rsidRPr="007138B4">
        <w:rPr>
          <w:rFonts w:ascii="Arial" w:hAnsi="Arial" w:cs="Arial"/>
        </w:rPr>
        <w:fldChar w:fldCharType="end"/>
      </w:r>
      <w:r w:rsidRPr="007138B4">
        <w:rPr>
          <w:rFonts w:ascii="Arial" w:hAnsi="Arial" w:cs="Arial"/>
        </w:rPr>
        <w:t xml:space="preserve">. An exome-wide burden analysis confirmed that deleterious TLR7 variants increase severe COVID-19 risk more than fivefold </w:t>
      </w:r>
      <w:r w:rsidRPr="007138B4">
        <w:rPr>
          <w:rFonts w:ascii="Arial" w:hAnsi="Arial" w:cs="Arial"/>
        </w:rPr>
        <w:fldChar w:fldCharType="begin">
          <w:fldData xml:space="preserve">PEVuZE5vdGU+PENpdGU+PEF1dGhvcj5LaGFkemhpZXZhPC9BdXRob3I+PFllYXI+MjAyMzwvWWVh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aGFkemhpZXZhPC9BdXRob3I+PFllYXI+MjAyMzwvWWVh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7]</w:t>
      </w:r>
      <w:r w:rsidRPr="007138B4">
        <w:rPr>
          <w:rFonts w:ascii="Arial" w:hAnsi="Arial" w:cs="Arial"/>
        </w:rPr>
        <w:fldChar w:fldCharType="end"/>
      </w:r>
      <w:r w:rsidRPr="007138B4">
        <w:rPr>
          <w:rFonts w:ascii="Arial" w:hAnsi="Arial" w:cs="Arial"/>
        </w:rPr>
        <w:t>.</w:t>
      </w:r>
    </w:p>
    <w:p w14:paraId="2FCB8D35" w14:textId="1A5FDEA3" w:rsidR="00417B29" w:rsidRPr="007138B4" w:rsidRDefault="00417B29" w:rsidP="00CB3019">
      <w:pPr>
        <w:spacing w:after="0" w:line="240" w:lineRule="auto"/>
        <w:ind w:firstLine="709"/>
        <w:jc w:val="both"/>
        <w:rPr>
          <w:rFonts w:ascii="Arial" w:hAnsi="Arial" w:cs="Arial"/>
        </w:rPr>
      </w:pPr>
      <w:r w:rsidRPr="007138B4">
        <w:rPr>
          <w:rFonts w:ascii="Arial" w:hAnsi="Arial" w:cs="Arial"/>
        </w:rPr>
        <w:t xml:space="preserve">Population-specific studies also support the role of innate immunity genes. In an Ecuadorian cohort, variants in OAS1, CCL2, and DPP9 were associated with differential severity, with the protective OAS1 rs10774671-G allele reducing risk </w:t>
      </w:r>
      <w:r w:rsidRPr="007138B4">
        <w:rPr>
          <w:rFonts w:ascii="Arial" w:hAnsi="Arial" w:cs="Arial"/>
        </w:rPr>
        <w:fldChar w:fldCharType="begin">
          <w:fldData xml:space="preserve">PEVuZE5vdGU+PENpdGU+PEF1dGhvcj5DaMOhdmV6LVbDqWxlejwvQXV0aG9yPjxZZWFyPjIwMjQ8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DaMOhdmV6LVbDqWxlejwvQXV0aG9yPjxZZWFyPjIwMjQ8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5]</w:t>
      </w:r>
      <w:r w:rsidRPr="007138B4">
        <w:rPr>
          <w:rFonts w:ascii="Arial" w:hAnsi="Arial" w:cs="Arial"/>
        </w:rPr>
        <w:fldChar w:fldCharType="end"/>
      </w:r>
      <w:r w:rsidRPr="007138B4">
        <w:rPr>
          <w:rFonts w:ascii="Arial" w:hAnsi="Arial" w:cs="Arial"/>
        </w:rPr>
        <w:t xml:space="preserve">. These observations align with broader evidence that the Neanderthal-derived </w:t>
      </w:r>
      <w:proofErr w:type="gramStart"/>
      <w:r w:rsidRPr="007138B4">
        <w:rPr>
          <w:rFonts w:ascii="Arial" w:hAnsi="Arial" w:cs="Arial"/>
        </w:rPr>
        <w:t>OAS1 isoform</w:t>
      </w:r>
      <w:proofErr w:type="gramEnd"/>
      <w:r w:rsidRPr="007138B4">
        <w:rPr>
          <w:rFonts w:ascii="Arial" w:hAnsi="Arial" w:cs="Arial"/>
        </w:rPr>
        <w:t xml:space="preserve"> enhances antiviral activity and confers protection in individuals of European ancestry </w:t>
      </w:r>
      <w:r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aaG91PC9BdXRob3I+PFllYXI+MjAyMTwvWWVhcj48UmVj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9]</w:t>
      </w:r>
      <w:r w:rsidRPr="007138B4">
        <w:rPr>
          <w:rFonts w:ascii="Arial" w:hAnsi="Arial" w:cs="Arial"/>
        </w:rPr>
        <w:fldChar w:fldCharType="end"/>
      </w:r>
      <w:r w:rsidRPr="007138B4">
        <w:rPr>
          <w:rFonts w:ascii="Arial" w:hAnsi="Arial" w:cs="Arial"/>
        </w:rPr>
        <w:t>.</w:t>
      </w:r>
    </w:p>
    <w:p w14:paraId="2EF4ECB7" w14:textId="7978B01E" w:rsidR="00417B29" w:rsidRPr="007138B4" w:rsidRDefault="00417B29" w:rsidP="00CB3019">
      <w:pPr>
        <w:spacing w:after="0" w:line="240" w:lineRule="auto"/>
        <w:ind w:firstLine="709"/>
        <w:jc w:val="both"/>
        <w:rPr>
          <w:rFonts w:ascii="Arial" w:hAnsi="Arial" w:cs="Arial"/>
        </w:rPr>
      </w:pPr>
      <w:r w:rsidRPr="007138B4">
        <w:rPr>
          <w:rFonts w:ascii="Arial" w:hAnsi="Arial" w:cs="Arial"/>
        </w:rPr>
        <w:lastRenderedPageBreak/>
        <w:t xml:space="preserve">The coherence between genetic pathways and treatment responses provides compelling support for precision therapeutic approaches. Genetic links involving IFNAR2, TLR7, OAS1, and other interferon-related genes explain the benefits of early interferon-based therapy, such as the reduced progression observed with pegylated interferon-lambda in the TOGETHER trial </w:t>
      </w:r>
      <w:r w:rsidRPr="007138B4">
        <w:rPr>
          <w:rFonts w:ascii="Arial" w:hAnsi="Arial" w:cs="Arial"/>
        </w:rPr>
        <w:fldChar w:fldCharType="begin">
          <w:fldData xml:space="preserve">PEVuZE5vdGU+PENpdGU+PEF1dGhvcj5SZWlzPC9BdXRob3I+PFllYXI+MjAyMzwvWWVhcj48UmVj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1MTgtNTI4PC9wYWdl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SZWlzPC9BdXRob3I+PFllYXI+MjAyMzwvWWVhcj48UmVj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1MTgtNTI4PC9wYWdl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9]</w:t>
      </w:r>
      <w:r w:rsidRPr="007138B4">
        <w:rPr>
          <w:rFonts w:ascii="Arial" w:hAnsi="Arial" w:cs="Arial"/>
        </w:rPr>
        <w:fldChar w:fldCharType="end"/>
      </w:r>
      <w:r w:rsidRPr="007138B4">
        <w:rPr>
          <w:rFonts w:ascii="Arial" w:hAnsi="Arial" w:cs="Arial"/>
        </w:rPr>
        <w:t xml:space="preserve">. At the same time, associations implicating TYK2, CCR2, and DPP9 in hyperinflammatory responses provide biological justification for JAK inhibition. The ACTT-2 trial showed that baricitinib plus remdesivir accelerated recovery </w:t>
      </w:r>
      <w:r w:rsidRPr="007138B4">
        <w:rPr>
          <w:rFonts w:ascii="Arial" w:hAnsi="Arial" w:cs="Arial"/>
        </w:rPr>
        <w:fldChar w:fldCharType="begin">
          <w:fldData xml:space="preserve">PEVuZE5vdGU+PENpdGU+PEF1dGhvcj5LYWxpbDwvQXV0aG9yPjxZZWFyPjIwMjE8L1llYXI+PFJl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k1LTgwNzwvcGFnZXM+PHZvbHVt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LYWxpbDwvQXV0aG9yPjxZZWFyPjIwMjE8L1llYXI+PFJl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k1LTgwNzwvcGFnZXM+PHZvbHVt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6]</w:t>
      </w:r>
      <w:r w:rsidRPr="007138B4">
        <w:rPr>
          <w:rFonts w:ascii="Arial" w:hAnsi="Arial" w:cs="Arial"/>
        </w:rPr>
        <w:fldChar w:fldCharType="end"/>
      </w:r>
      <w:r w:rsidRPr="007138B4">
        <w:rPr>
          <w:rFonts w:ascii="Arial" w:hAnsi="Arial" w:cs="Arial"/>
        </w:rPr>
        <w:t xml:space="preserve">, while the COV-BARRIER trial demonstrated a 38% reduction in mortality </w:t>
      </w:r>
      <w:r w:rsidRPr="007138B4">
        <w:rPr>
          <w:rFonts w:ascii="Arial" w:hAnsi="Arial" w:cs="Arial"/>
        </w:rPr>
        <w:fldChar w:fldCharType="begin">
          <w:fldData xml:space="preserve">PEVuZE5vdGU+PENpdGU+PEF1dGhvcj5NYXJjb25pPC9BdXRob3I+PFllYXI+MjAyMTwvWWVhcj48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</w:fldData>
        </w:fldChar>
      </w:r>
      <w:r w:rsidR="00AE7563" w:rsidRPr="007138B4">
        <w:rPr>
          <w:rFonts w:ascii="Arial" w:hAnsi="Arial" w:cs="Arial"/>
        </w:rPr>
        <w:instrText xml:space="preserve"> ADDIN EN.CITE </w:instrText>
      </w:r>
      <w:r w:rsidR="00AE7563" w:rsidRPr="007138B4">
        <w:rPr>
          <w:rFonts w:ascii="Arial" w:hAnsi="Arial" w:cs="Arial"/>
        </w:rPr>
        <w:fldChar w:fldCharType="begin">
          <w:fldData xml:space="preserve">PEVuZE5vdGU+PENpdGU+PEF1dGhvcj5NYXJjb25pPC9BdXRob3I+PFllYXI+MjAyMTwvWWVhcj48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</w:fldData>
        </w:fldChar>
      </w:r>
      <w:r w:rsidR="00AE7563" w:rsidRPr="007138B4">
        <w:rPr>
          <w:rFonts w:ascii="Arial" w:hAnsi="Arial" w:cs="Arial"/>
        </w:rPr>
        <w:instrText xml:space="preserve"> ADDIN EN.CITE.DATA </w:instrText>
      </w:r>
      <w:r w:rsidR="00AE7563" w:rsidRPr="007138B4">
        <w:rPr>
          <w:rFonts w:ascii="Arial" w:hAnsi="Arial" w:cs="Arial"/>
        </w:rPr>
      </w:r>
      <w:r w:rsidR="00AE7563" w:rsidRPr="007138B4">
        <w:rPr>
          <w:rFonts w:ascii="Arial" w:hAnsi="Arial" w:cs="Arial"/>
        </w:rPr>
        <w:fldChar w:fldCharType="end"/>
      </w:r>
      <w:r w:rsidRPr="007138B4">
        <w:rPr>
          <w:rFonts w:ascii="Arial" w:hAnsi="Arial" w:cs="Arial"/>
        </w:rPr>
      </w:r>
      <w:r w:rsidRPr="007138B4">
        <w:rPr>
          <w:rFonts w:ascii="Arial" w:hAnsi="Arial" w:cs="Arial"/>
        </w:rPr>
        <w:fldChar w:fldCharType="separate"/>
      </w:r>
      <w:r w:rsidR="00AE7563" w:rsidRPr="007138B4">
        <w:rPr>
          <w:rFonts w:ascii="Arial" w:hAnsi="Arial" w:cs="Arial"/>
          <w:noProof/>
        </w:rPr>
        <w:t>[17]</w:t>
      </w:r>
      <w:r w:rsidRPr="007138B4">
        <w:rPr>
          <w:rFonts w:ascii="Arial" w:hAnsi="Arial" w:cs="Arial"/>
        </w:rPr>
        <w:fldChar w:fldCharType="end"/>
      </w:r>
      <w:r w:rsidRPr="007138B4">
        <w:rPr>
          <w:rFonts w:ascii="Arial" w:hAnsi="Arial" w:cs="Arial"/>
        </w:rPr>
        <w:t>, consistent with genetic evidence positioning TYK2 as a key inflammatory node.</w:t>
      </w:r>
    </w:p>
    <w:p w14:paraId="052A06BF" w14:textId="38B71355" w:rsidR="00417B29" w:rsidRPr="007138B4" w:rsidRDefault="00417B29" w:rsidP="00CB3019">
      <w:pPr>
        <w:spacing w:after="0" w:line="240" w:lineRule="auto"/>
        <w:ind w:firstLine="709"/>
        <w:jc w:val="both"/>
        <w:rPr>
          <w:rFonts w:ascii="Arial" w:hAnsi="Arial" w:cs="Arial"/>
        </w:rPr>
      </w:pPr>
      <w:r w:rsidRPr="007138B4">
        <w:rPr>
          <w:rFonts w:ascii="Arial" w:hAnsi="Arial" w:cs="Arial"/>
        </w:rPr>
        <w:t>Collectively, these studies support a model in which COVID-19 outcomes arise from the interaction of common variants with subtle effects and rare variants with large effects, particularly within interferon signaling pathways, inflammatory cascades, and viral entry processes. Increasingly diverse genomic datasets, including Latin American cohorts, underscore the need for ancestry-specific interpretation, as genetic architectures differ across populations.</w:t>
      </w:r>
    </w:p>
    <w:p w14:paraId="38516DD5" w14:textId="77777777" w:rsidR="00417B29" w:rsidRPr="007138B4" w:rsidRDefault="00417B29" w:rsidP="00CB3019">
      <w:pPr>
        <w:spacing w:after="0" w:line="240" w:lineRule="auto"/>
        <w:ind w:firstLine="709"/>
        <w:jc w:val="both"/>
        <w:rPr>
          <w:rFonts w:ascii="Arial" w:hAnsi="Arial" w:cs="Arial"/>
        </w:rPr>
      </w:pPr>
      <w:r w:rsidRPr="007138B4">
        <w:rPr>
          <w:rFonts w:ascii="Arial" w:hAnsi="Arial" w:cs="Arial"/>
        </w:rPr>
        <w:t>Overall, integrating host genetic findings into clinical practice may enhance risk stratification, guide early therapeutic decisions, and enable genotype-informed trial design, ultimately improving outcomes for patients at elevated risk of severe COVID-19.</w:t>
      </w:r>
    </w:p>
    <w:p w14:paraId="372DE811" w14:textId="77777777" w:rsidR="00417B29" w:rsidRPr="007138B4" w:rsidRDefault="00417B29" w:rsidP="00CB3019">
      <w:pPr>
        <w:spacing w:after="0" w:line="240" w:lineRule="auto"/>
        <w:jc w:val="both"/>
        <w:rPr>
          <w:rFonts w:ascii="Arial" w:hAnsi="Arial" w:cs="Arial"/>
          <w:b/>
          <w:bCs/>
        </w:rPr>
      </w:pPr>
    </w:p>
    <w:p w14:paraId="2E458DD5" w14:textId="230FA424" w:rsidR="00DA35A2" w:rsidRPr="007138B4" w:rsidRDefault="00CB3019" w:rsidP="00CB3019">
      <w:pPr>
        <w:spacing w:after="0" w:line="240" w:lineRule="auto"/>
        <w:jc w:val="both"/>
        <w:rPr>
          <w:rFonts w:ascii="Arial" w:hAnsi="Arial" w:cs="Arial"/>
          <w:b/>
          <w:bCs/>
        </w:rPr>
      </w:pPr>
      <w:r w:rsidRPr="007138B4">
        <w:rPr>
          <w:rFonts w:ascii="Arial" w:hAnsi="Arial" w:cs="Arial"/>
          <w:b/>
          <w:bCs/>
        </w:rPr>
        <w:t xml:space="preserve">4- </w:t>
      </w:r>
      <w:r w:rsidR="00AE7563" w:rsidRPr="007138B4">
        <w:rPr>
          <w:rFonts w:ascii="Arial" w:hAnsi="Arial" w:cs="Arial"/>
          <w:b/>
          <w:bCs/>
        </w:rPr>
        <w:t>CONCLUSION</w:t>
      </w:r>
    </w:p>
    <w:p w14:paraId="14B5FB48" w14:textId="77777777" w:rsidR="00DA35A2" w:rsidRPr="007138B4" w:rsidRDefault="00DA35A2" w:rsidP="00CB3019">
      <w:pPr>
        <w:spacing w:after="0" w:line="240" w:lineRule="auto"/>
        <w:jc w:val="both"/>
        <w:rPr>
          <w:rFonts w:ascii="Arial" w:hAnsi="Arial" w:cs="Arial"/>
        </w:rPr>
      </w:pPr>
    </w:p>
    <w:p w14:paraId="54EA8C4D" w14:textId="0DAA961F" w:rsidR="00DA35A2" w:rsidRPr="007138B4" w:rsidRDefault="00554912" w:rsidP="00CB3019">
      <w:pPr>
        <w:spacing w:after="0" w:line="240" w:lineRule="auto"/>
        <w:ind w:firstLine="720"/>
        <w:jc w:val="both"/>
        <w:rPr>
          <w:rFonts w:ascii="Arial" w:hAnsi="Arial" w:cs="Arial"/>
        </w:rPr>
      </w:pPr>
      <w:r w:rsidRPr="007138B4">
        <w:rPr>
          <w:rFonts w:ascii="Arial" w:hAnsi="Arial" w:cs="Arial"/>
        </w:rPr>
        <w:t>Host genetic factors play a key role in determining susceptibility to SARS-CoV-2 infection and the likelihood of developing severe COVID-19. Variants affecting interferon signaling, antiviral defense, and inflammatory pathways help explain the wide clinical heterogeneity observed among patients. These insights highlight the value of integrating genomic information into risk assessment and therapeutic decision-making, supporting more precise and individualized approaches to prevention and treatment.</w:t>
      </w:r>
    </w:p>
    <w:p w14:paraId="265CACEC" w14:textId="77777777" w:rsidR="00D44B5E" w:rsidRPr="007138B4" w:rsidRDefault="00D44B5E" w:rsidP="00D44B5E">
      <w:pPr>
        <w:spacing w:after="0" w:line="240" w:lineRule="auto"/>
        <w:ind w:firstLine="720"/>
        <w:jc w:val="both"/>
        <w:rPr>
          <w:rFonts w:ascii="Arial" w:hAnsi="Arial" w:cs="Arial"/>
          <w:b/>
          <w:bCs/>
        </w:rPr>
      </w:pPr>
      <w:r w:rsidRPr="007138B4">
        <w:rPr>
          <w:rFonts w:ascii="Arial" w:hAnsi="Arial" w:cs="Arial"/>
          <w:b/>
          <w:bCs/>
        </w:rPr>
        <w:t>Limitations</w:t>
      </w:r>
    </w:p>
    <w:p w14:paraId="6C09DC01" w14:textId="4C628F9B" w:rsidR="00D44B5E" w:rsidRPr="007138B4" w:rsidRDefault="00D44B5E" w:rsidP="00D44B5E">
      <w:pPr>
        <w:spacing w:after="0" w:line="240" w:lineRule="auto"/>
        <w:ind w:firstLine="720"/>
        <w:jc w:val="both"/>
        <w:rPr>
          <w:rFonts w:ascii="Arial" w:hAnsi="Arial" w:cs="Arial"/>
        </w:rPr>
      </w:pPr>
      <w:r w:rsidRPr="007138B4">
        <w:rPr>
          <w:rFonts w:ascii="Arial" w:hAnsi="Arial" w:cs="Arial"/>
        </w:rPr>
        <w:t xml:space="preserve">This review is narrative and based on a non-systematic search of </w:t>
      </w:r>
      <w:proofErr w:type="gramStart"/>
      <w:r w:rsidRPr="007138B4">
        <w:rPr>
          <w:rFonts w:ascii="Arial" w:hAnsi="Arial" w:cs="Arial"/>
        </w:rPr>
        <w:t>the literature</w:t>
      </w:r>
      <w:proofErr w:type="gramEnd"/>
      <w:r w:rsidRPr="007138B4">
        <w:rPr>
          <w:rFonts w:ascii="Arial" w:hAnsi="Arial" w:cs="Arial"/>
        </w:rPr>
        <w:t xml:space="preserve">, so relevant studies may have been </w:t>
      </w:r>
      <w:proofErr w:type="gramStart"/>
      <w:r w:rsidRPr="007138B4">
        <w:rPr>
          <w:rFonts w:ascii="Arial" w:hAnsi="Arial" w:cs="Arial"/>
        </w:rPr>
        <w:t>missed</w:t>
      </w:r>
      <w:proofErr w:type="gramEnd"/>
      <w:r w:rsidRPr="007138B4">
        <w:rPr>
          <w:rFonts w:ascii="Arial" w:hAnsi="Arial" w:cs="Arial"/>
        </w:rPr>
        <w:t xml:space="preserve"> and the selection may be influenced by publication bias. Most large genetic studies to date over-represent populations of European ancestry, limiting the </w:t>
      </w:r>
      <w:proofErr w:type="spellStart"/>
      <w:r w:rsidRPr="007138B4">
        <w:rPr>
          <w:rFonts w:ascii="Arial" w:hAnsi="Arial" w:cs="Arial"/>
        </w:rPr>
        <w:t>generalisability</w:t>
      </w:r>
      <w:proofErr w:type="spellEnd"/>
      <w:r w:rsidRPr="007138B4">
        <w:rPr>
          <w:rFonts w:ascii="Arial" w:hAnsi="Arial" w:cs="Arial"/>
        </w:rPr>
        <w:t xml:space="preserve"> of specific risk alleles to other ethnic groups. In addition, many common variants have modest effect </w:t>
      </w:r>
      <w:proofErr w:type="gramStart"/>
      <w:r w:rsidRPr="007138B4">
        <w:rPr>
          <w:rFonts w:ascii="Arial" w:hAnsi="Arial" w:cs="Arial"/>
        </w:rPr>
        <w:t>sizes</w:t>
      </w:r>
      <w:proofErr w:type="gramEnd"/>
      <w:r w:rsidRPr="007138B4">
        <w:rPr>
          <w:rFonts w:ascii="Arial" w:hAnsi="Arial" w:cs="Arial"/>
        </w:rPr>
        <w:t xml:space="preserve"> and their impact is strongly modified by age, comorbidities, viral variants and vaccination status. Finally, the clinical translation of host-genetic findings into routine risk stratification or genotype-guided therapy remains limited and will require further prospective validation and cost–effectiveness data.</w:t>
      </w:r>
    </w:p>
    <w:p w14:paraId="6374B045" w14:textId="77777777" w:rsidR="00A04731" w:rsidRPr="007138B4" w:rsidRDefault="00A04731" w:rsidP="0028530B">
      <w:pPr>
        <w:spacing w:after="0" w:line="240" w:lineRule="auto"/>
        <w:rPr>
          <w:rFonts w:ascii="Arial" w:hAnsi="Arial" w:cs="Arial"/>
          <w:b/>
          <w:bCs/>
        </w:rPr>
      </w:pPr>
    </w:p>
    <w:p w14:paraId="2641EA13" w14:textId="77777777" w:rsidR="0028530B" w:rsidRPr="007138B4" w:rsidRDefault="0028530B" w:rsidP="0028530B">
      <w:pPr>
        <w:spacing w:after="0" w:line="240" w:lineRule="auto"/>
        <w:rPr>
          <w:rFonts w:ascii="Arial" w:eastAsia="Meiryo" w:hAnsi="Arial" w:cs="Arial"/>
          <w:bCs/>
          <w:iCs/>
          <w:color w:val="000000" w:themeColor="text1"/>
        </w:rPr>
      </w:pPr>
    </w:p>
    <w:p w14:paraId="09BDFD63" w14:textId="77777777" w:rsidR="0028530B" w:rsidRPr="007138B4" w:rsidRDefault="0028530B" w:rsidP="0028530B">
      <w:pPr>
        <w:spacing w:after="0" w:line="240" w:lineRule="auto"/>
        <w:rPr>
          <w:rFonts w:ascii="Arial" w:eastAsia="Meiryo" w:hAnsi="Arial" w:cs="Arial"/>
          <w:b/>
          <w:bCs/>
          <w:iCs/>
          <w:color w:val="000000" w:themeColor="text1"/>
        </w:rPr>
      </w:pPr>
      <w:r w:rsidRPr="007138B4">
        <w:rPr>
          <w:rFonts w:ascii="Arial" w:eastAsia="Meiryo" w:hAnsi="Arial" w:cs="Arial"/>
          <w:b/>
          <w:bCs/>
          <w:iCs/>
          <w:color w:val="000000" w:themeColor="text1"/>
        </w:rPr>
        <w:t>ETHICAL APPROVAL</w:t>
      </w:r>
    </w:p>
    <w:p w14:paraId="58AE6986" w14:textId="3DD9A492" w:rsidR="0028530B" w:rsidRPr="007138B4" w:rsidRDefault="0028530B" w:rsidP="0028530B">
      <w:pPr>
        <w:spacing w:after="0" w:line="240" w:lineRule="auto"/>
        <w:rPr>
          <w:rFonts w:ascii="Arial" w:eastAsia="Meiryo" w:hAnsi="Arial" w:cs="Arial"/>
          <w:b/>
          <w:bCs/>
          <w:iCs/>
          <w:color w:val="000000" w:themeColor="text1"/>
        </w:rPr>
      </w:pPr>
      <w:r w:rsidRPr="007138B4">
        <w:rPr>
          <w:rFonts w:ascii="Arial" w:hAnsi="Arial" w:cs="Arial"/>
        </w:rPr>
        <w:t>Ethical approval was not necessary.</w:t>
      </w:r>
    </w:p>
    <w:p w14:paraId="36131A1D" w14:textId="77777777" w:rsidR="0028530B" w:rsidRPr="007138B4" w:rsidRDefault="0028530B" w:rsidP="0028530B">
      <w:pPr>
        <w:spacing w:after="0" w:line="240" w:lineRule="auto"/>
        <w:rPr>
          <w:rFonts w:ascii="Arial" w:hAnsi="Arial" w:cs="Arial"/>
          <w:b/>
          <w:bCs/>
        </w:rPr>
      </w:pPr>
    </w:p>
    <w:p w14:paraId="71A777AD" w14:textId="77777777" w:rsidR="0028530B" w:rsidRPr="007138B4" w:rsidRDefault="0028530B" w:rsidP="0028530B">
      <w:pPr>
        <w:spacing w:after="0" w:line="240" w:lineRule="auto"/>
        <w:rPr>
          <w:rFonts w:ascii="Arial" w:hAnsi="Arial" w:cs="Arial"/>
          <w:b/>
        </w:rPr>
      </w:pPr>
      <w:bookmarkStart w:id="0" w:name="_Hlk173828727"/>
      <w:r w:rsidRPr="007138B4">
        <w:rPr>
          <w:rFonts w:ascii="Arial" w:hAnsi="Arial" w:cs="Arial"/>
          <w:b/>
        </w:rPr>
        <w:t>Disclaimer (Artificial intelligence)</w:t>
      </w:r>
    </w:p>
    <w:bookmarkEnd w:id="0"/>
    <w:p w14:paraId="75AC6BDD" w14:textId="77777777" w:rsidR="0028530B" w:rsidRPr="007138B4" w:rsidRDefault="0028530B" w:rsidP="0028530B">
      <w:pPr>
        <w:spacing w:after="0" w:line="240" w:lineRule="auto"/>
        <w:jc w:val="both"/>
        <w:rPr>
          <w:rFonts w:ascii="Arial" w:hAnsi="Arial" w:cs="Arial"/>
        </w:rPr>
      </w:pPr>
      <w:r w:rsidRPr="007138B4">
        <w:rPr>
          <w:rFonts w:ascii="Arial" w:hAnsi="Arial" w:cs="Arial"/>
        </w:rPr>
        <w:t xml:space="preserve">The authors acknowledge the use of a generative artificial intelligence tool (ChatGPT, OpenAI) exclusively for language editing, fluency improvement, and text cohesion. No AI system was used to generate scientific content, perform data analysis, interpret results, </w:t>
      </w:r>
      <w:r w:rsidRPr="007138B4">
        <w:rPr>
          <w:rFonts w:ascii="Arial" w:hAnsi="Arial" w:cs="Arial"/>
        </w:rPr>
        <w:lastRenderedPageBreak/>
        <w:t>or draft the manuscript’s conceptual or methodological sections. All scientific interpretations, conclusions, and the final approval of the manuscript are the sole responsibility of the authors.</w:t>
      </w:r>
    </w:p>
    <w:p w14:paraId="743E4264" w14:textId="77777777" w:rsidR="0028530B" w:rsidRPr="007138B4" w:rsidRDefault="0028530B" w:rsidP="0028530B">
      <w:pPr>
        <w:spacing w:after="0" w:line="240" w:lineRule="auto"/>
        <w:rPr>
          <w:rFonts w:ascii="Arial" w:hAnsi="Arial" w:cs="Arial"/>
          <w:b/>
          <w:bCs/>
        </w:rPr>
      </w:pPr>
    </w:p>
    <w:p w14:paraId="551DE818" w14:textId="77777777" w:rsidR="00430349" w:rsidRPr="007138B4" w:rsidRDefault="00430349" w:rsidP="0028530B">
      <w:pPr>
        <w:spacing w:after="0" w:line="240" w:lineRule="auto"/>
        <w:rPr>
          <w:rFonts w:ascii="Arial" w:hAnsi="Arial" w:cs="Arial"/>
          <w:b/>
          <w:bCs/>
        </w:rPr>
      </w:pPr>
    </w:p>
    <w:p w14:paraId="57B59867" w14:textId="49F201BC" w:rsidR="001B07C3" w:rsidRPr="007138B4" w:rsidRDefault="00AE7563" w:rsidP="0028530B">
      <w:pPr>
        <w:spacing w:after="0" w:line="240" w:lineRule="auto"/>
        <w:rPr>
          <w:rFonts w:ascii="Arial" w:hAnsi="Arial" w:cs="Arial"/>
          <w:b/>
          <w:bCs/>
        </w:rPr>
      </w:pPr>
      <w:r w:rsidRPr="007138B4">
        <w:rPr>
          <w:rFonts w:ascii="Arial" w:hAnsi="Arial" w:cs="Arial"/>
          <w:b/>
          <w:bCs/>
        </w:rPr>
        <w:t>REFERENCES</w:t>
      </w:r>
    </w:p>
    <w:p w14:paraId="4F3292CE" w14:textId="77777777" w:rsidR="001B07C3" w:rsidRPr="007138B4" w:rsidRDefault="001B07C3" w:rsidP="00AE7563">
      <w:pPr>
        <w:spacing w:after="0" w:line="240" w:lineRule="auto"/>
        <w:jc w:val="both"/>
        <w:rPr>
          <w:rFonts w:ascii="Arial" w:hAnsi="Arial" w:cs="Arial"/>
          <w:b/>
          <w:bCs/>
        </w:rPr>
      </w:pPr>
    </w:p>
    <w:p w14:paraId="64261A6C" w14:textId="77777777" w:rsidR="00AB21B1" w:rsidRPr="00AB21B1" w:rsidRDefault="001B07C3" w:rsidP="00AB21B1">
      <w:pPr>
        <w:pStyle w:val="EndNoteBibliography"/>
        <w:spacing w:after="0"/>
      </w:pPr>
      <w:r w:rsidRPr="007138B4">
        <w:rPr>
          <w:rFonts w:ascii="Arial" w:hAnsi="Arial" w:cs="Arial"/>
          <w:b/>
          <w:bCs/>
        </w:rPr>
        <w:fldChar w:fldCharType="begin"/>
      </w:r>
      <w:r w:rsidRPr="007138B4">
        <w:rPr>
          <w:rFonts w:ascii="Arial" w:hAnsi="Arial" w:cs="Arial"/>
          <w:b/>
          <w:bCs/>
        </w:rPr>
        <w:instrText xml:space="preserve"> ADDIN EN.REFLIST </w:instrText>
      </w:r>
      <w:r w:rsidRPr="007138B4">
        <w:rPr>
          <w:rFonts w:ascii="Arial" w:hAnsi="Arial" w:cs="Arial"/>
          <w:b/>
          <w:bCs/>
        </w:rPr>
        <w:fldChar w:fldCharType="separate"/>
      </w:r>
      <w:r w:rsidR="00AB21B1" w:rsidRPr="00AB21B1">
        <w:t>[1] Ellinghaus D, Degenhardt F, Bujanda L</w:t>
      </w:r>
      <w:r w:rsidR="00AB21B1" w:rsidRPr="00AB21B1">
        <w:rPr>
          <w:i/>
        </w:rPr>
        <w:t xml:space="preserve"> et al.</w:t>
      </w:r>
      <w:r w:rsidR="00AB21B1" w:rsidRPr="00AB21B1">
        <w:t xml:space="preserve"> Genomewide Association Study of Severe Covid-19 with Respiratory Failure. N Engl J Med. 2020;383(16),1522-34.</w:t>
      </w:r>
    </w:p>
    <w:p w14:paraId="2A9AAB3B" w14:textId="77777777" w:rsidR="00AB21B1" w:rsidRPr="00AB21B1" w:rsidRDefault="00AB21B1" w:rsidP="00AB21B1">
      <w:pPr>
        <w:pStyle w:val="EndNoteBibliography"/>
        <w:spacing w:after="0"/>
      </w:pPr>
      <w:r w:rsidRPr="00AB21B1">
        <w:t>[2] Pairo-Castineira E, Clohisey S, Klaric L</w:t>
      </w:r>
      <w:r w:rsidRPr="00AB21B1">
        <w:rPr>
          <w:i/>
        </w:rPr>
        <w:t xml:space="preserve"> et al.</w:t>
      </w:r>
      <w:r w:rsidRPr="00AB21B1">
        <w:t xml:space="preserve"> Genetic mechanisms of critical illness in COVID-19. Nature. 2021;591(7848),92-8.</w:t>
      </w:r>
    </w:p>
    <w:p w14:paraId="5F058C1B" w14:textId="77777777" w:rsidR="00AB21B1" w:rsidRPr="00AB21B1" w:rsidRDefault="00AB21B1" w:rsidP="00AB21B1">
      <w:pPr>
        <w:pStyle w:val="EndNoteBibliography"/>
        <w:spacing w:after="0"/>
      </w:pPr>
      <w:r w:rsidRPr="00AB21B1">
        <w:t>[3] Butler-Laporte G, Povysil G, Kosmicki JA</w:t>
      </w:r>
      <w:r w:rsidRPr="00AB21B1">
        <w:rPr>
          <w:i/>
        </w:rPr>
        <w:t xml:space="preserve"> et al.</w:t>
      </w:r>
      <w:r w:rsidRPr="00AB21B1">
        <w:t xml:space="preserve"> Exome-wide association study to identify rare variants influencing COVID-19 outcomes: Results from the Host Genetics Initiative. PLoS Genet. 2022;18(11),e1010367.</w:t>
      </w:r>
    </w:p>
    <w:p w14:paraId="113CBD70" w14:textId="77777777" w:rsidR="00AB21B1" w:rsidRPr="00AB21B1" w:rsidRDefault="00AB21B1" w:rsidP="00AB21B1">
      <w:pPr>
        <w:pStyle w:val="EndNoteBibliography"/>
        <w:spacing w:after="0"/>
      </w:pPr>
      <w:r w:rsidRPr="00AB21B1">
        <w:t>[4] Ji XS, Chen B, Ze B, Zhou WH. Human genetic basis of severe or critical illness in COVID-19. Front Cell Infect Microbiol. 2022;12,963239.</w:t>
      </w:r>
    </w:p>
    <w:p w14:paraId="52AACBE8" w14:textId="77777777" w:rsidR="00AB21B1" w:rsidRPr="00AB21B1" w:rsidRDefault="00AB21B1" w:rsidP="00AB21B1">
      <w:pPr>
        <w:pStyle w:val="EndNoteBibliography"/>
        <w:spacing w:after="0"/>
      </w:pPr>
      <w:r w:rsidRPr="00AB21B1">
        <w:t>[5] Niemi MEK, Karjalainen J, Liao RG</w:t>
      </w:r>
      <w:r w:rsidRPr="00AB21B1">
        <w:rPr>
          <w:i/>
        </w:rPr>
        <w:t xml:space="preserve"> et al.</w:t>
      </w:r>
      <w:r w:rsidRPr="00AB21B1">
        <w:t xml:space="preserve"> Mapping the human genetic architecture of COVID-19. Nature. 2021;600(7889),472-7.</w:t>
      </w:r>
    </w:p>
    <w:p w14:paraId="0470A16B" w14:textId="77777777" w:rsidR="00AB21B1" w:rsidRPr="00AB21B1" w:rsidRDefault="00AB21B1" w:rsidP="00AB21B1">
      <w:pPr>
        <w:pStyle w:val="EndNoteBibliography"/>
        <w:spacing w:after="0"/>
      </w:pPr>
      <w:r w:rsidRPr="00AB21B1">
        <w:t>[6] Cappadona C, Rimoldi V, Paraboschi EM, Asselta R. Genetic susceptibility to severe COVID-19. Infect Genet Evol. 2023;110,105426.</w:t>
      </w:r>
    </w:p>
    <w:p w14:paraId="1E382D06" w14:textId="77777777" w:rsidR="00AB21B1" w:rsidRPr="00AB21B1" w:rsidRDefault="00AB21B1" w:rsidP="00AB21B1">
      <w:pPr>
        <w:pStyle w:val="EndNoteBibliography"/>
        <w:spacing w:after="0"/>
      </w:pPr>
      <w:r w:rsidRPr="00AB21B1">
        <w:t>[7] Khadzhieva MB, Gracheva AS, Belopolskaya OB</w:t>
      </w:r>
      <w:r w:rsidRPr="00AB21B1">
        <w:rPr>
          <w:i/>
        </w:rPr>
        <w:t xml:space="preserve"> et al.</w:t>
      </w:r>
      <w:r w:rsidRPr="00AB21B1">
        <w:t xml:space="preserve"> COVID-19 severity: does the genetic landscape of rare variants matter? Front Genet. 2023;14,1152768.</w:t>
      </w:r>
    </w:p>
    <w:p w14:paraId="3BA7D71E" w14:textId="77777777" w:rsidR="00AB21B1" w:rsidRPr="00AB21B1" w:rsidRDefault="00AB21B1" w:rsidP="00AB21B1">
      <w:pPr>
        <w:pStyle w:val="EndNoteBibliography"/>
        <w:spacing w:after="0"/>
      </w:pPr>
      <w:r w:rsidRPr="00AB21B1">
        <w:t>[8] Aghamirli SS, Zarif M, Khalouei M, Saeidi K, Saleh-Gohari N. Influence of the ACE2, TMPRSS2, TYK2, SLC6A20, and IFNAR2 gene variants on susceptibility to SARS-CoV-2 infection. Gene Reports. 2025;40,102228.</w:t>
      </w:r>
    </w:p>
    <w:p w14:paraId="297C9433" w14:textId="77777777" w:rsidR="00AB21B1" w:rsidRPr="00AB21B1" w:rsidRDefault="00AB21B1" w:rsidP="00AB21B1">
      <w:pPr>
        <w:pStyle w:val="EndNoteBibliography"/>
        <w:spacing w:after="0"/>
      </w:pPr>
      <w:r w:rsidRPr="00AB21B1">
        <w:t>[9] Zhou S, Butler-Laporte G, Nakanishi T</w:t>
      </w:r>
      <w:r w:rsidRPr="00AB21B1">
        <w:rPr>
          <w:i/>
        </w:rPr>
        <w:t xml:space="preserve"> et al.</w:t>
      </w:r>
      <w:r w:rsidRPr="00AB21B1">
        <w:t xml:space="preserve"> A Neanderthal OAS1 isoform protects individuals of European ancestry against COVID-19 susceptibility and severity. Nature Medicine. 2021;27(4),659-67.</w:t>
      </w:r>
    </w:p>
    <w:p w14:paraId="520DFE65" w14:textId="77777777" w:rsidR="00AB21B1" w:rsidRPr="00AB21B1" w:rsidRDefault="00AB21B1" w:rsidP="00AB21B1">
      <w:pPr>
        <w:pStyle w:val="EndNoteBibliography"/>
        <w:spacing w:after="0"/>
      </w:pPr>
      <w:r w:rsidRPr="00AB21B1">
        <w:t>[10] Zhang Q, Bastard P, Liu Z</w:t>
      </w:r>
      <w:r w:rsidRPr="00AB21B1">
        <w:rPr>
          <w:i/>
        </w:rPr>
        <w:t xml:space="preserve"> et al.</w:t>
      </w:r>
      <w:r w:rsidRPr="00AB21B1">
        <w:t xml:space="preserve"> Inborn errors of type I IFN immunity in patients with life-threatening COVID-19. Science. 2020;370(6515),eabd4570.</w:t>
      </w:r>
    </w:p>
    <w:p w14:paraId="3821F540" w14:textId="77777777" w:rsidR="00AB21B1" w:rsidRPr="00AB21B1" w:rsidRDefault="00AB21B1" w:rsidP="00AB21B1">
      <w:pPr>
        <w:pStyle w:val="EndNoteBibliography"/>
        <w:spacing w:after="0"/>
      </w:pPr>
      <w:r w:rsidRPr="00AB21B1">
        <w:t>[11] Fallerini C, Daga S, Mantovani S</w:t>
      </w:r>
      <w:r w:rsidRPr="00AB21B1">
        <w:rPr>
          <w:i/>
        </w:rPr>
        <w:t xml:space="preserve"> et al.</w:t>
      </w:r>
      <w:r w:rsidRPr="00AB21B1">
        <w:t xml:space="preserve"> Association of Toll-like receptor 7 variants with life-threatening COVID-19 disease in males: findings from a nested case-control study. Elife. 2021;10</w:t>
      </w:r>
    </w:p>
    <w:p w14:paraId="35EF54E2" w14:textId="77777777" w:rsidR="00AB21B1" w:rsidRPr="00AB21B1" w:rsidRDefault="00AB21B1" w:rsidP="00AB21B1">
      <w:pPr>
        <w:pStyle w:val="EndNoteBibliography"/>
        <w:spacing w:after="0"/>
      </w:pPr>
      <w:r w:rsidRPr="00AB21B1">
        <w:t>[12] van der Made CI, Simons A, Schuurs-Hoeijmakers J</w:t>
      </w:r>
      <w:r w:rsidRPr="00AB21B1">
        <w:rPr>
          <w:i/>
        </w:rPr>
        <w:t xml:space="preserve"> et al.</w:t>
      </w:r>
      <w:r w:rsidRPr="00AB21B1">
        <w:t xml:space="preserve"> Presence of Genetic Variants Among Young Men With Severe COVID-19. Jama. 2020;324(7),663-73.</w:t>
      </w:r>
    </w:p>
    <w:p w14:paraId="29961DEC" w14:textId="77777777" w:rsidR="00AB21B1" w:rsidRPr="00AB21B1" w:rsidRDefault="00AB21B1" w:rsidP="00AB21B1">
      <w:pPr>
        <w:pStyle w:val="EndNoteBibliography"/>
        <w:spacing w:after="0"/>
      </w:pPr>
      <w:r w:rsidRPr="00AB21B1">
        <w:t>[13] Mantovani S, Daga S, Fallerini C</w:t>
      </w:r>
      <w:r w:rsidRPr="00AB21B1">
        <w:rPr>
          <w:i/>
        </w:rPr>
        <w:t xml:space="preserve"> et al.</w:t>
      </w:r>
      <w:r w:rsidRPr="00AB21B1">
        <w:t xml:space="preserve"> Rare variants in Toll-like receptor 7 results in functional impairment and downregulation of cytokine-mediated signaling in COVID-19 patients. Genes &amp; Immunity. 2022;23(1),51-6.</w:t>
      </w:r>
    </w:p>
    <w:p w14:paraId="5101D55E" w14:textId="77777777" w:rsidR="00AB21B1" w:rsidRPr="00AB21B1" w:rsidRDefault="00AB21B1" w:rsidP="00AB21B1">
      <w:pPr>
        <w:pStyle w:val="EndNoteBibliography"/>
        <w:spacing w:after="0"/>
      </w:pPr>
      <w:r w:rsidRPr="00AB21B1">
        <w:t>[14] Solanich X, Vargas-Parra G, van der Made CI</w:t>
      </w:r>
      <w:r w:rsidRPr="00AB21B1">
        <w:rPr>
          <w:i/>
        </w:rPr>
        <w:t xml:space="preserve"> et al.</w:t>
      </w:r>
      <w:r w:rsidRPr="00AB21B1">
        <w:t xml:space="preserve"> Genetic Screening for TLR7 Variants in Young and Previously Healthy Men With Severe COVID-19. Front Immunol. 2021;12,719115.</w:t>
      </w:r>
    </w:p>
    <w:p w14:paraId="1BFE7DF2" w14:textId="77777777" w:rsidR="00AB21B1" w:rsidRPr="00AB21B1" w:rsidRDefault="00AB21B1" w:rsidP="00AB21B1">
      <w:pPr>
        <w:pStyle w:val="EndNoteBibliography"/>
        <w:spacing w:after="0"/>
      </w:pPr>
      <w:r w:rsidRPr="00AB21B1">
        <w:t>[15] Chávez-Vélez E, Álvarez-Nava F, Torres-Vinueza A</w:t>
      </w:r>
      <w:r w:rsidRPr="00AB21B1">
        <w:rPr>
          <w:i/>
        </w:rPr>
        <w:t xml:space="preserve"> et al.</w:t>
      </w:r>
      <w:r w:rsidRPr="00AB21B1">
        <w:t xml:space="preserve"> Single nucleotide variants in the CCL2, OAS1 and DPP9 genes and their association with the severity of COVID-19 in an Ecuadorian population. Front Cell Infect Microbiol. 2024;14,1322882.</w:t>
      </w:r>
    </w:p>
    <w:p w14:paraId="655FF7AE" w14:textId="77777777" w:rsidR="00AB21B1" w:rsidRPr="00AB21B1" w:rsidRDefault="00AB21B1" w:rsidP="00AB21B1">
      <w:pPr>
        <w:pStyle w:val="EndNoteBibliography"/>
        <w:spacing w:after="0"/>
      </w:pPr>
      <w:r w:rsidRPr="00AB21B1">
        <w:lastRenderedPageBreak/>
        <w:t>[16] Kalil AC, Patterson TF, Mehta AK</w:t>
      </w:r>
      <w:r w:rsidRPr="00AB21B1">
        <w:rPr>
          <w:i/>
        </w:rPr>
        <w:t xml:space="preserve"> et al.</w:t>
      </w:r>
      <w:r w:rsidRPr="00AB21B1">
        <w:t xml:space="preserve"> Baricitinib plus Remdesivir for Hospitalized Adults with Covid-19. N Engl J Med. 2021;384(9),795-807.</w:t>
      </w:r>
    </w:p>
    <w:p w14:paraId="299E9351" w14:textId="77777777" w:rsidR="00AB21B1" w:rsidRPr="00AB21B1" w:rsidRDefault="00AB21B1" w:rsidP="00AB21B1">
      <w:pPr>
        <w:pStyle w:val="EndNoteBibliography"/>
        <w:spacing w:after="0"/>
      </w:pPr>
      <w:r w:rsidRPr="00AB21B1">
        <w:t>[17] Marconi VC, Ramanan AV, de Bono S</w:t>
      </w:r>
      <w:r w:rsidRPr="00AB21B1">
        <w:rPr>
          <w:i/>
        </w:rPr>
        <w:t xml:space="preserve"> et al.</w:t>
      </w:r>
      <w:r w:rsidRPr="00AB21B1">
        <w:t xml:space="preserve"> Efficacy and safety of baricitinib for the treatment of hospitalised adults with COVID-19 (COV-BARRIER): a randomised, double-blind, parallel-group, placebo-controlled phase 3 trial. The Lancet Respiratory Medicine. 2021;9(12),1407-18.</w:t>
      </w:r>
    </w:p>
    <w:p w14:paraId="1611D2C2" w14:textId="77777777" w:rsidR="00AB21B1" w:rsidRPr="00AB21B1" w:rsidRDefault="00AB21B1" w:rsidP="00AB21B1">
      <w:pPr>
        <w:pStyle w:val="EndNoteBibliography"/>
        <w:spacing w:after="0"/>
      </w:pPr>
      <w:r w:rsidRPr="00AB21B1">
        <w:t>[18] Franchini M, Cruciani M, Mengoli C</w:t>
      </w:r>
      <w:r w:rsidRPr="00AB21B1">
        <w:rPr>
          <w:i/>
        </w:rPr>
        <w:t xml:space="preserve"> et al.</w:t>
      </w:r>
      <w:r w:rsidRPr="00AB21B1">
        <w:t xml:space="preserve"> ABO blood group and COVID-19: an updated systematic literature review and meta-analysis. Blood Transfus. 2021;19(4),317-26.</w:t>
      </w:r>
    </w:p>
    <w:p w14:paraId="177B148C" w14:textId="77777777" w:rsidR="00AB21B1" w:rsidRPr="00AB21B1" w:rsidRDefault="00AB21B1" w:rsidP="00AB21B1">
      <w:pPr>
        <w:pStyle w:val="EndNoteBibliography"/>
        <w:spacing w:after="0"/>
      </w:pPr>
      <w:r w:rsidRPr="00AB21B1">
        <w:t>[19] Reis G, Moreira Silva EAS, Medeiros Silva DC</w:t>
      </w:r>
      <w:r w:rsidRPr="00AB21B1">
        <w:rPr>
          <w:i/>
        </w:rPr>
        <w:t xml:space="preserve"> et al.</w:t>
      </w:r>
      <w:r w:rsidRPr="00AB21B1">
        <w:t xml:space="preserve"> Early Treatment with Pegylated Interferon Lambda for Covid-19. N Engl J Med. 2023;388(6),518-28.</w:t>
      </w:r>
    </w:p>
    <w:p w14:paraId="33031736" w14:textId="77777777" w:rsidR="00AB21B1" w:rsidRPr="00AB21B1" w:rsidRDefault="00AB21B1" w:rsidP="00AB21B1">
      <w:pPr>
        <w:pStyle w:val="EndNoteBibliography"/>
        <w:spacing w:after="0"/>
      </w:pPr>
      <w:r w:rsidRPr="00AB21B1">
        <w:t>[20] Fam BSO, Feira MF, Cadore NA</w:t>
      </w:r>
      <w:r w:rsidRPr="00AB21B1">
        <w:rPr>
          <w:i/>
        </w:rPr>
        <w:t xml:space="preserve"> et al.</w:t>
      </w:r>
      <w:r w:rsidRPr="00AB21B1">
        <w:t xml:space="preserve"> Human genetic determinants of COVID-19 in Brazil: challenges and future plans. Genet Mol Biol. 2024;46(3 Suppl 1),e20230128.</w:t>
      </w:r>
    </w:p>
    <w:p w14:paraId="043C0732" w14:textId="77777777" w:rsidR="00AB21B1" w:rsidRPr="00AB21B1" w:rsidRDefault="00AB21B1" w:rsidP="00AB21B1">
      <w:pPr>
        <w:pStyle w:val="EndNoteBibliography"/>
        <w:spacing w:after="0"/>
      </w:pPr>
      <w:r w:rsidRPr="00AB21B1">
        <w:t>[21] Zhang Q, Bastard P, Karbuz A</w:t>
      </w:r>
      <w:r w:rsidRPr="00AB21B1">
        <w:rPr>
          <w:i/>
        </w:rPr>
        <w:t xml:space="preserve"> et al.</w:t>
      </w:r>
      <w:r w:rsidRPr="00AB21B1">
        <w:t xml:space="preserve"> Human genetic and immunological determinants of critical COVID-19 pneumonia. Nature. 2022;603(7902),587-98.</w:t>
      </w:r>
    </w:p>
    <w:p w14:paraId="7E93F7DA" w14:textId="77777777" w:rsidR="00AB21B1" w:rsidRPr="00AB21B1" w:rsidRDefault="00AB21B1" w:rsidP="00AB21B1">
      <w:pPr>
        <w:pStyle w:val="EndNoteBibliography"/>
        <w:spacing w:after="0"/>
      </w:pPr>
      <w:r w:rsidRPr="00AB21B1">
        <w:t>[22] Rocha GD, Oliveira PRS, de Oliveira Sá MVB</w:t>
      </w:r>
      <w:r w:rsidRPr="00AB21B1">
        <w:rPr>
          <w:i/>
        </w:rPr>
        <w:t xml:space="preserve"> et al.</w:t>
      </w:r>
      <w:r w:rsidRPr="00AB21B1">
        <w:t xml:space="preserve"> Rare genetic variants and severe COVID-19 in previously healthy admixed Latin American adults. Scientific Reports. 2025;15(1),23074.</w:t>
      </w:r>
    </w:p>
    <w:p w14:paraId="2752EEC5" w14:textId="77777777" w:rsidR="00AB21B1" w:rsidRPr="00AB21B1" w:rsidRDefault="00AB21B1" w:rsidP="00AB21B1">
      <w:pPr>
        <w:pStyle w:val="EndNoteBibliography"/>
        <w:spacing w:after="0"/>
      </w:pPr>
      <w:r w:rsidRPr="00AB21B1">
        <w:t>[23] Bastard P, Rosen LB, Zhang Q</w:t>
      </w:r>
      <w:r w:rsidRPr="00AB21B1">
        <w:rPr>
          <w:i/>
        </w:rPr>
        <w:t xml:space="preserve"> et al.</w:t>
      </w:r>
      <w:r w:rsidRPr="00AB21B1">
        <w:t xml:space="preserve"> Autoantibodies against type I IFNs in patients with life-threatening COVID-19. Science. 2020;370(6515),eabd4585.</w:t>
      </w:r>
    </w:p>
    <w:p w14:paraId="0B351344" w14:textId="77777777" w:rsidR="00AB21B1" w:rsidRPr="00AB21B1" w:rsidRDefault="00AB21B1" w:rsidP="00AB21B1">
      <w:pPr>
        <w:pStyle w:val="EndNoteBibliography"/>
        <w:spacing w:after="0"/>
      </w:pPr>
      <w:r w:rsidRPr="00AB21B1">
        <w:t>[24] Bastard P, Gervais A, Le Voyer T</w:t>
      </w:r>
      <w:r w:rsidRPr="00AB21B1">
        <w:rPr>
          <w:i/>
        </w:rPr>
        <w:t xml:space="preserve"> et al.</w:t>
      </w:r>
      <w:r w:rsidRPr="00AB21B1">
        <w:t xml:space="preserve"> Autoantibodies neutralizing type I IFNs are present in ~4% of uninfected individuals over 70 years old and account for ~20% of COVID-19 deaths. Science Immunology. 2021;6(62),eabl4340.</w:t>
      </w:r>
    </w:p>
    <w:p w14:paraId="1542A39E" w14:textId="77777777" w:rsidR="00AB21B1" w:rsidRPr="00AB21B1" w:rsidRDefault="00AB21B1" w:rsidP="00AB21B1">
      <w:pPr>
        <w:pStyle w:val="EndNoteBibliography"/>
      </w:pPr>
      <w:r w:rsidRPr="00AB21B1">
        <w:t>[25] Prokunina-Olsson L, Alphonse N, Dickenson RE</w:t>
      </w:r>
      <w:r w:rsidRPr="00AB21B1">
        <w:rPr>
          <w:i/>
        </w:rPr>
        <w:t xml:space="preserve"> et al.</w:t>
      </w:r>
      <w:r w:rsidRPr="00AB21B1">
        <w:t xml:space="preserve"> COVID-19 and emerging viral infections: The case for interferon lambda. J Exp Med. 2020;217(5)</w:t>
      </w:r>
    </w:p>
    <w:p w14:paraId="413EE499" w14:textId="7FF280C3" w:rsidR="001B07C3" w:rsidRDefault="001B07C3" w:rsidP="00A12344">
      <w:pPr>
        <w:pStyle w:val="EndNoteBibliography"/>
        <w:jc w:val="both"/>
        <w:rPr>
          <w:rFonts w:ascii="Arial" w:hAnsi="Arial" w:cs="Arial"/>
          <w:b/>
          <w:bCs/>
        </w:rPr>
      </w:pPr>
      <w:r w:rsidRPr="007138B4">
        <w:rPr>
          <w:rFonts w:ascii="Arial" w:hAnsi="Arial" w:cs="Arial"/>
          <w:b/>
          <w:bCs/>
        </w:rPr>
        <w:fldChar w:fldCharType="end"/>
      </w:r>
      <w:r w:rsidR="00A12344" w:rsidRPr="00CB3019">
        <w:rPr>
          <w:rFonts w:ascii="Arial" w:hAnsi="Arial" w:cs="Arial"/>
          <w:b/>
          <w:bCs/>
        </w:rPr>
        <w:t xml:space="preserve"> </w:t>
      </w:r>
    </w:p>
    <w:p w14:paraId="29A5D4FF" w14:textId="77777777" w:rsidR="00AB21B1" w:rsidRDefault="00AB21B1" w:rsidP="00A12344">
      <w:pPr>
        <w:pStyle w:val="EndNoteBibliography"/>
        <w:jc w:val="both"/>
        <w:rPr>
          <w:rFonts w:ascii="Arial" w:hAnsi="Arial" w:cs="Arial"/>
          <w:b/>
          <w:bCs/>
        </w:rPr>
      </w:pPr>
    </w:p>
    <w:p w14:paraId="20C15B4C" w14:textId="77777777" w:rsidR="0085090A" w:rsidRDefault="0085090A" w:rsidP="00A12344">
      <w:pPr>
        <w:pStyle w:val="EndNoteBibliography"/>
        <w:jc w:val="both"/>
        <w:rPr>
          <w:rFonts w:ascii="Arial" w:hAnsi="Arial" w:cs="Arial"/>
          <w:b/>
          <w:bCs/>
        </w:rPr>
      </w:pPr>
    </w:p>
    <w:p w14:paraId="64EED801" w14:textId="39E19187" w:rsidR="0085090A" w:rsidRDefault="0085090A">
      <w:pPr>
        <w:rPr>
          <w:rFonts w:ascii="Arial" w:hAnsi="Arial" w:cs="Arial"/>
          <w:b/>
          <w:bCs/>
          <w:noProof/>
        </w:rPr>
      </w:pPr>
      <w:r>
        <w:rPr>
          <w:rFonts w:ascii="Arial" w:hAnsi="Arial" w:cs="Arial"/>
          <w:b/>
          <w:bCs/>
        </w:rPr>
        <w:br w:type="page"/>
      </w:r>
    </w:p>
    <w:p w14:paraId="288ED0CB" w14:textId="5DF5700A" w:rsidR="00623EEF" w:rsidRDefault="00623EEF">
      <w:pPr>
        <w:rPr>
          <w:rFonts w:ascii="Arial" w:hAnsi="Arial" w:cs="Arial"/>
          <w:color w:val="EE0000"/>
          <w:sz w:val="20"/>
          <w:szCs w:val="20"/>
        </w:rPr>
      </w:pPr>
      <w:r>
        <w:rPr>
          <w:noProof/>
        </w:rPr>
        <w:lastRenderedPageBreak/>
        <w:drawing>
          <wp:inline distT="0" distB="0" distL="0" distR="0" wp14:anchorId="761DD956" wp14:editId="47375E0B">
            <wp:extent cx="5943600" cy="2089150"/>
            <wp:effectExtent l="0" t="0" r="0" b="6350"/>
            <wp:docPr id="1538045386" name="Imagem 1" descr="Diagrama, Text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045386" name="Imagem 1" descr="Diagrama, Texto&#10;&#10;O conteúdo gerado por IA pode estar incorret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089150"/>
                    </a:xfrm>
                    <a:prstGeom prst="rect">
                      <a:avLst/>
                    </a:prstGeom>
                    <a:noFill/>
                    <a:ln>
                      <a:noFill/>
                    </a:ln>
                  </pic:spPr>
                </pic:pic>
              </a:graphicData>
            </a:graphic>
          </wp:inline>
        </w:drawing>
      </w:r>
    </w:p>
    <w:p w14:paraId="093D605B" w14:textId="24BF3E95" w:rsidR="00623EEF" w:rsidRDefault="00623EEF" w:rsidP="00AB418B">
      <w:pPr>
        <w:jc w:val="both"/>
        <w:rPr>
          <w:rFonts w:ascii="Arial" w:hAnsi="Arial" w:cs="Arial"/>
          <w:noProof/>
          <w:color w:val="EE0000"/>
          <w:sz w:val="20"/>
          <w:szCs w:val="20"/>
        </w:rPr>
      </w:pPr>
      <w:r w:rsidRPr="00623EEF">
        <w:rPr>
          <w:rFonts w:ascii="Arial" w:hAnsi="Arial" w:cs="Arial"/>
          <w:color w:val="EE0000"/>
          <w:sz w:val="20"/>
          <w:szCs w:val="20"/>
        </w:rPr>
        <w:t xml:space="preserve">Figure </w:t>
      </w:r>
      <w:r>
        <w:rPr>
          <w:rFonts w:ascii="Arial" w:hAnsi="Arial" w:cs="Arial"/>
          <w:color w:val="EE0000"/>
          <w:sz w:val="20"/>
          <w:szCs w:val="20"/>
        </w:rPr>
        <w:t>1</w:t>
      </w:r>
      <w:r w:rsidRPr="00623EEF">
        <w:rPr>
          <w:rFonts w:ascii="Arial" w:hAnsi="Arial" w:cs="Arial"/>
          <w:color w:val="EE0000"/>
          <w:sz w:val="20"/>
          <w:szCs w:val="20"/>
        </w:rPr>
        <w:t xml:space="preserve">. </w:t>
      </w:r>
      <w:r w:rsidR="00AB418B" w:rsidRPr="00AB418B">
        <w:rPr>
          <w:rFonts w:ascii="Arial" w:hAnsi="Arial" w:cs="Arial"/>
          <w:color w:val="EE0000"/>
          <w:sz w:val="20"/>
          <w:szCs w:val="20"/>
        </w:rPr>
        <w:t>Conceptual framework mapping host genetic variation to biological mechanisms, clinical outcomes, and potential therapeutic strategies in COVID-19</w:t>
      </w:r>
      <w:r>
        <w:rPr>
          <w:rFonts w:ascii="Arial" w:hAnsi="Arial" w:cs="Arial"/>
          <w:color w:val="EE0000"/>
          <w:sz w:val="20"/>
          <w:szCs w:val="20"/>
        </w:rPr>
        <w:br w:type="page"/>
      </w:r>
    </w:p>
    <w:p w14:paraId="7A409DFD" w14:textId="78705A19" w:rsidR="0085090A" w:rsidRPr="0085090A" w:rsidRDefault="0085090A" w:rsidP="0085090A">
      <w:pPr>
        <w:pStyle w:val="EndNoteBibliography"/>
        <w:spacing w:after="0"/>
        <w:jc w:val="both"/>
        <w:rPr>
          <w:rFonts w:ascii="Arial" w:hAnsi="Arial" w:cs="Arial"/>
          <w:color w:val="EE0000"/>
          <w:sz w:val="20"/>
          <w:szCs w:val="20"/>
        </w:rPr>
      </w:pPr>
      <w:r w:rsidRPr="002402F6">
        <w:rPr>
          <w:rFonts w:ascii="Arial" w:hAnsi="Arial" w:cs="Arial"/>
          <w:color w:val="EE0000"/>
          <w:sz w:val="20"/>
          <w:szCs w:val="20"/>
        </w:rPr>
        <w:lastRenderedPageBreak/>
        <w:t xml:space="preserve">Table 1. </w:t>
      </w:r>
      <w:r w:rsidRPr="0085090A">
        <w:rPr>
          <w:rFonts w:ascii="Arial" w:hAnsi="Arial" w:cs="Arial"/>
          <w:color w:val="EE0000"/>
          <w:sz w:val="20"/>
          <w:szCs w:val="20"/>
        </w:rPr>
        <w:t xml:space="preserve">Summary of key host genes, associated variants, biological pathways, and therapeutic implications in COVID-19 </w:t>
      </w:r>
      <w:r w:rsidRPr="002402F6">
        <w:rPr>
          <w:rFonts w:ascii="Arial" w:hAnsi="Arial" w:cs="Arial"/>
          <w:color w:val="EE0000"/>
          <w:sz w:val="20"/>
          <w:szCs w:val="20"/>
        </w:rPr>
        <w:t>.</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999"/>
        <w:gridCol w:w="1318"/>
        <w:gridCol w:w="2644"/>
        <w:gridCol w:w="2064"/>
        <w:gridCol w:w="2335"/>
      </w:tblGrid>
      <w:tr w:rsidR="002402F6" w:rsidRPr="002402F6" w14:paraId="26A33545" w14:textId="77777777" w:rsidTr="0085090A">
        <w:trPr>
          <w:tblHeader/>
          <w:tblCellSpacing w:w="15" w:type="dxa"/>
        </w:trPr>
        <w:tc>
          <w:tcPr>
            <w:tcW w:w="0" w:type="auto"/>
            <w:vAlign w:val="center"/>
            <w:hideMark/>
          </w:tcPr>
          <w:p w14:paraId="3BB93F58"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Key gene / locus</w:t>
            </w:r>
          </w:p>
        </w:tc>
        <w:tc>
          <w:tcPr>
            <w:tcW w:w="0" w:type="auto"/>
            <w:vAlign w:val="center"/>
            <w:hideMark/>
          </w:tcPr>
          <w:p w14:paraId="4CBFDAAD"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Variant(s) cited in this manuscript</w:t>
            </w:r>
          </w:p>
        </w:tc>
        <w:tc>
          <w:tcPr>
            <w:tcW w:w="0" w:type="auto"/>
            <w:vAlign w:val="center"/>
            <w:hideMark/>
          </w:tcPr>
          <w:p w14:paraId="7734F22A"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Main biological pathway / mechanism</w:t>
            </w:r>
          </w:p>
        </w:tc>
        <w:tc>
          <w:tcPr>
            <w:tcW w:w="0" w:type="auto"/>
            <w:vAlign w:val="center"/>
            <w:hideMark/>
          </w:tcPr>
          <w:p w14:paraId="453B34DC"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Association (susceptibility/severity)</w:t>
            </w:r>
          </w:p>
        </w:tc>
        <w:tc>
          <w:tcPr>
            <w:tcW w:w="0" w:type="auto"/>
            <w:vAlign w:val="center"/>
            <w:hideMark/>
          </w:tcPr>
          <w:p w14:paraId="0B67C2A7"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Therapeutic implications (examples aligned with pathways discussed)</w:t>
            </w:r>
          </w:p>
        </w:tc>
      </w:tr>
      <w:tr w:rsidR="002402F6" w:rsidRPr="002402F6" w14:paraId="7B3DC2C6" w14:textId="77777777" w:rsidTr="0085090A">
        <w:trPr>
          <w:tblCellSpacing w:w="15" w:type="dxa"/>
        </w:trPr>
        <w:tc>
          <w:tcPr>
            <w:tcW w:w="0" w:type="auto"/>
            <w:vAlign w:val="center"/>
            <w:hideMark/>
          </w:tcPr>
          <w:p w14:paraId="5E3F5F2C"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IFNAR2</w:t>
            </w:r>
          </w:p>
        </w:tc>
        <w:tc>
          <w:tcPr>
            <w:tcW w:w="0" w:type="auto"/>
            <w:vAlign w:val="center"/>
            <w:hideMark/>
          </w:tcPr>
          <w:p w14:paraId="0011DB5E" w14:textId="42A9ACC5"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GWAS locus (specific lead variant not specified)</w:t>
            </w:r>
          </w:p>
        </w:tc>
        <w:tc>
          <w:tcPr>
            <w:tcW w:w="0" w:type="auto"/>
            <w:vAlign w:val="center"/>
            <w:hideMark/>
          </w:tcPr>
          <w:p w14:paraId="10E252DC" w14:textId="446B8D5A"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Type I IFN receptor signaling (antiviral defense) </w:t>
            </w:r>
          </w:p>
        </w:tc>
        <w:tc>
          <w:tcPr>
            <w:tcW w:w="0" w:type="auto"/>
            <w:vAlign w:val="center"/>
            <w:hideMark/>
          </w:tcPr>
          <w:p w14:paraId="55917FD0"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everity / critical illness</w:t>
            </w:r>
          </w:p>
        </w:tc>
        <w:tc>
          <w:tcPr>
            <w:tcW w:w="0" w:type="auto"/>
            <w:vAlign w:val="center"/>
            <w:hideMark/>
          </w:tcPr>
          <w:p w14:paraId="5E0B86C3" w14:textId="74F4750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Supports rationale for early interferon-based strategies and risk-stratification in IFN-axis dysfunction  </w:t>
            </w:r>
          </w:p>
        </w:tc>
      </w:tr>
      <w:tr w:rsidR="002402F6" w:rsidRPr="002402F6" w14:paraId="0FD070DF" w14:textId="77777777" w:rsidTr="0085090A">
        <w:trPr>
          <w:tblCellSpacing w:w="15" w:type="dxa"/>
        </w:trPr>
        <w:tc>
          <w:tcPr>
            <w:tcW w:w="0" w:type="auto"/>
            <w:vAlign w:val="center"/>
            <w:hideMark/>
          </w:tcPr>
          <w:p w14:paraId="0B662144"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TLR7</w:t>
            </w:r>
          </w:p>
        </w:tc>
        <w:tc>
          <w:tcPr>
            <w:tcW w:w="0" w:type="auto"/>
            <w:vAlign w:val="center"/>
            <w:hideMark/>
          </w:tcPr>
          <w:p w14:paraId="6816E094"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Loss-of-function variants (rare, high-impact; </w:t>
            </w:r>
            <w:proofErr w:type="spellStart"/>
            <w:r w:rsidRPr="0085090A">
              <w:rPr>
                <w:rFonts w:ascii="Arial" w:hAnsi="Arial" w:cs="Arial"/>
                <w:color w:val="EE0000"/>
                <w:sz w:val="18"/>
                <w:szCs w:val="18"/>
              </w:rPr>
              <w:t>rs</w:t>
            </w:r>
            <w:proofErr w:type="spellEnd"/>
            <w:r w:rsidRPr="0085090A">
              <w:rPr>
                <w:rFonts w:ascii="Arial" w:hAnsi="Arial" w:cs="Arial"/>
                <w:color w:val="EE0000"/>
                <w:sz w:val="18"/>
                <w:szCs w:val="18"/>
              </w:rPr>
              <w:t xml:space="preserve"> not specified) </w:t>
            </w:r>
          </w:p>
          <w:p w14:paraId="50B2746B" w14:textId="0255CF92" w:rsidR="0085090A" w:rsidRPr="0085090A" w:rsidRDefault="0085090A" w:rsidP="0085090A">
            <w:pPr>
              <w:spacing w:after="0" w:line="240" w:lineRule="auto"/>
              <w:contextualSpacing/>
              <w:rPr>
                <w:rFonts w:ascii="Arial" w:hAnsi="Arial" w:cs="Arial"/>
                <w:color w:val="EE0000"/>
                <w:sz w:val="18"/>
                <w:szCs w:val="18"/>
              </w:rPr>
            </w:pPr>
          </w:p>
        </w:tc>
        <w:tc>
          <w:tcPr>
            <w:tcW w:w="0" w:type="auto"/>
            <w:vAlign w:val="center"/>
            <w:hideMark/>
          </w:tcPr>
          <w:p w14:paraId="692900DD"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Viral </w:t>
            </w:r>
            <w:proofErr w:type="spellStart"/>
            <w:r w:rsidRPr="0085090A">
              <w:rPr>
                <w:rFonts w:ascii="Arial" w:hAnsi="Arial" w:cs="Arial"/>
                <w:color w:val="EE0000"/>
                <w:sz w:val="18"/>
                <w:szCs w:val="18"/>
              </w:rPr>
              <w:t>ssRNA</w:t>
            </w:r>
            <w:proofErr w:type="spellEnd"/>
            <w:r w:rsidRPr="0085090A">
              <w:rPr>
                <w:rFonts w:ascii="Arial" w:hAnsi="Arial" w:cs="Arial"/>
                <w:color w:val="EE0000"/>
                <w:sz w:val="18"/>
                <w:szCs w:val="18"/>
              </w:rPr>
              <w:t xml:space="preserve"> sensing → type I IFN induction </w:t>
            </w:r>
          </w:p>
          <w:p w14:paraId="65130FE0" w14:textId="3108CAE3" w:rsidR="0085090A" w:rsidRPr="0085090A" w:rsidRDefault="0085090A" w:rsidP="0085090A">
            <w:pPr>
              <w:spacing w:after="0" w:line="240" w:lineRule="auto"/>
              <w:contextualSpacing/>
              <w:rPr>
                <w:rFonts w:ascii="Arial" w:hAnsi="Arial" w:cs="Arial"/>
                <w:color w:val="EE0000"/>
                <w:sz w:val="18"/>
                <w:szCs w:val="18"/>
              </w:rPr>
            </w:pPr>
          </w:p>
        </w:tc>
        <w:tc>
          <w:tcPr>
            <w:tcW w:w="0" w:type="auto"/>
            <w:vAlign w:val="center"/>
            <w:hideMark/>
          </w:tcPr>
          <w:p w14:paraId="2754EC4D"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evere/critical COVID-19 (notably in young males)</w:t>
            </w:r>
          </w:p>
        </w:tc>
        <w:tc>
          <w:tcPr>
            <w:tcW w:w="0" w:type="auto"/>
            <w:vAlign w:val="center"/>
            <w:hideMark/>
          </w:tcPr>
          <w:p w14:paraId="39446481" w14:textId="22E25B99"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Genetic screening in selected cases; may justify earlier antiviral/IFN strategies + closer monitoring </w:t>
            </w:r>
          </w:p>
        </w:tc>
      </w:tr>
      <w:tr w:rsidR="002402F6" w:rsidRPr="002402F6" w14:paraId="16ECED6C" w14:textId="77777777" w:rsidTr="0085090A">
        <w:trPr>
          <w:tblCellSpacing w:w="15" w:type="dxa"/>
        </w:trPr>
        <w:tc>
          <w:tcPr>
            <w:tcW w:w="0" w:type="auto"/>
            <w:vAlign w:val="center"/>
            <w:hideMark/>
          </w:tcPr>
          <w:p w14:paraId="4A86E3D7"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TLR3 / IRF7</w:t>
            </w:r>
          </w:p>
        </w:tc>
        <w:tc>
          <w:tcPr>
            <w:tcW w:w="0" w:type="auto"/>
            <w:vAlign w:val="center"/>
            <w:hideMark/>
          </w:tcPr>
          <w:p w14:paraId="24C5D8DC" w14:textId="680289C1"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Inborn errors mentioned (variants not specified) </w:t>
            </w:r>
          </w:p>
        </w:tc>
        <w:tc>
          <w:tcPr>
            <w:tcW w:w="0" w:type="auto"/>
            <w:vAlign w:val="center"/>
            <w:hideMark/>
          </w:tcPr>
          <w:p w14:paraId="5CA6F1E9" w14:textId="04E5D15F"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Type I IFN axis (upstream antiviral signaling) </w:t>
            </w:r>
          </w:p>
        </w:tc>
        <w:tc>
          <w:tcPr>
            <w:tcW w:w="0" w:type="auto"/>
            <w:vAlign w:val="center"/>
            <w:hideMark/>
          </w:tcPr>
          <w:p w14:paraId="0B9B6711"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evere disease in a subset</w:t>
            </w:r>
          </w:p>
        </w:tc>
        <w:tc>
          <w:tcPr>
            <w:tcW w:w="0" w:type="auto"/>
            <w:vAlign w:val="center"/>
            <w:hideMark/>
          </w:tcPr>
          <w:p w14:paraId="64AB33BE" w14:textId="2BFC2581"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Supports IFN-axis defect screening and individualized monitoring/prophylaxis concepts </w:t>
            </w:r>
          </w:p>
        </w:tc>
      </w:tr>
      <w:tr w:rsidR="002402F6" w:rsidRPr="002402F6" w14:paraId="5F3BEC3D" w14:textId="77777777" w:rsidTr="0085090A">
        <w:trPr>
          <w:tblCellSpacing w:w="15" w:type="dxa"/>
        </w:trPr>
        <w:tc>
          <w:tcPr>
            <w:tcW w:w="0" w:type="auto"/>
            <w:vAlign w:val="center"/>
            <w:hideMark/>
          </w:tcPr>
          <w:p w14:paraId="1A5D0335"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OAS1 (OAS1–3)</w:t>
            </w:r>
          </w:p>
        </w:tc>
        <w:tc>
          <w:tcPr>
            <w:tcW w:w="0" w:type="auto"/>
            <w:vAlign w:val="center"/>
            <w:hideMark/>
          </w:tcPr>
          <w:p w14:paraId="4775AA82" w14:textId="2CB406F4"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OAS1 rs10774671-G (protective) </w:t>
            </w:r>
          </w:p>
        </w:tc>
        <w:tc>
          <w:tcPr>
            <w:tcW w:w="0" w:type="auto"/>
            <w:vAlign w:val="center"/>
            <w:hideMark/>
          </w:tcPr>
          <w:p w14:paraId="10373109" w14:textId="4DA6B794"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OAS–RNase L pathway (IFN-induced viral RNA degradation) </w:t>
            </w:r>
          </w:p>
        </w:tc>
        <w:tc>
          <w:tcPr>
            <w:tcW w:w="0" w:type="auto"/>
            <w:vAlign w:val="center"/>
            <w:hideMark/>
          </w:tcPr>
          <w:p w14:paraId="3060DCAB"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Protection / reduced severity (reported in manuscript)</w:t>
            </w:r>
          </w:p>
        </w:tc>
        <w:tc>
          <w:tcPr>
            <w:tcW w:w="0" w:type="auto"/>
            <w:vAlign w:val="center"/>
            <w:hideMark/>
          </w:tcPr>
          <w:p w14:paraId="4FDCA893" w14:textId="41E22F38"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Reinforces benefit of enhancing IFN-induced antiviral programs; supports IFN biological rationale </w:t>
            </w:r>
          </w:p>
        </w:tc>
      </w:tr>
      <w:tr w:rsidR="002402F6" w:rsidRPr="002402F6" w14:paraId="1D5DFB0B" w14:textId="77777777" w:rsidTr="0085090A">
        <w:trPr>
          <w:tblCellSpacing w:w="15" w:type="dxa"/>
        </w:trPr>
        <w:tc>
          <w:tcPr>
            <w:tcW w:w="0" w:type="auto"/>
            <w:vAlign w:val="center"/>
            <w:hideMark/>
          </w:tcPr>
          <w:p w14:paraId="18E2BC06"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TYK2</w:t>
            </w:r>
          </w:p>
        </w:tc>
        <w:tc>
          <w:tcPr>
            <w:tcW w:w="0" w:type="auto"/>
            <w:vAlign w:val="center"/>
            <w:hideMark/>
          </w:tcPr>
          <w:p w14:paraId="2A97C1EC" w14:textId="3DB65B54"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GWAS locus (lead variant not specified) </w:t>
            </w:r>
          </w:p>
        </w:tc>
        <w:tc>
          <w:tcPr>
            <w:tcW w:w="0" w:type="auto"/>
            <w:vAlign w:val="center"/>
            <w:hideMark/>
          </w:tcPr>
          <w:p w14:paraId="1D3ADFAA" w14:textId="1FFFB209"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JAK/STAT-linked inflammatory signaling; hyperinflammation node </w:t>
            </w:r>
          </w:p>
        </w:tc>
        <w:tc>
          <w:tcPr>
            <w:tcW w:w="0" w:type="auto"/>
            <w:vAlign w:val="center"/>
            <w:hideMark/>
          </w:tcPr>
          <w:p w14:paraId="76A3357A"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everity / hyperinflammatory progression</w:t>
            </w:r>
          </w:p>
        </w:tc>
        <w:tc>
          <w:tcPr>
            <w:tcW w:w="0" w:type="auto"/>
            <w:vAlign w:val="center"/>
            <w:hideMark/>
          </w:tcPr>
          <w:p w14:paraId="4696AC54" w14:textId="61C20450"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Supports use of JAK inhibition in appropriate hospitalized patients (e.g., baricitinib trials cited) </w:t>
            </w:r>
          </w:p>
        </w:tc>
      </w:tr>
      <w:tr w:rsidR="002402F6" w:rsidRPr="002402F6" w14:paraId="6CC2525D" w14:textId="77777777" w:rsidTr="0085090A">
        <w:trPr>
          <w:tblCellSpacing w:w="15" w:type="dxa"/>
        </w:trPr>
        <w:tc>
          <w:tcPr>
            <w:tcW w:w="0" w:type="auto"/>
            <w:vAlign w:val="center"/>
            <w:hideMark/>
          </w:tcPr>
          <w:p w14:paraId="39749762"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DPP9</w:t>
            </w:r>
          </w:p>
        </w:tc>
        <w:tc>
          <w:tcPr>
            <w:tcW w:w="0" w:type="auto"/>
            <w:vAlign w:val="center"/>
            <w:hideMark/>
          </w:tcPr>
          <w:p w14:paraId="6318591E" w14:textId="34715670"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GWAS locus (lead variant not specified) </w:t>
            </w:r>
          </w:p>
        </w:tc>
        <w:tc>
          <w:tcPr>
            <w:tcW w:w="0" w:type="auto"/>
            <w:vAlign w:val="center"/>
            <w:hideMark/>
          </w:tcPr>
          <w:p w14:paraId="3607D2EA" w14:textId="5DECF26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Lung injury / inflammatory regulation; severe disease locus </w:t>
            </w:r>
          </w:p>
        </w:tc>
        <w:tc>
          <w:tcPr>
            <w:tcW w:w="0" w:type="auto"/>
            <w:vAlign w:val="center"/>
            <w:hideMark/>
          </w:tcPr>
          <w:p w14:paraId="65332B67"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everity / respiratory failure</w:t>
            </w:r>
          </w:p>
        </w:tc>
        <w:tc>
          <w:tcPr>
            <w:tcW w:w="0" w:type="auto"/>
            <w:vAlign w:val="center"/>
            <w:hideMark/>
          </w:tcPr>
          <w:p w14:paraId="7D4C2207" w14:textId="67090D0E"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Points to inflammatory-lung-injury biology; supports immunomodulation rationale (as discussed) </w:t>
            </w:r>
          </w:p>
        </w:tc>
      </w:tr>
      <w:tr w:rsidR="002402F6" w:rsidRPr="002402F6" w14:paraId="43DF3C68" w14:textId="77777777" w:rsidTr="0085090A">
        <w:trPr>
          <w:tblCellSpacing w:w="15" w:type="dxa"/>
        </w:trPr>
        <w:tc>
          <w:tcPr>
            <w:tcW w:w="0" w:type="auto"/>
            <w:vAlign w:val="center"/>
            <w:hideMark/>
          </w:tcPr>
          <w:p w14:paraId="75DEA24F"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CCR2</w:t>
            </w:r>
          </w:p>
        </w:tc>
        <w:tc>
          <w:tcPr>
            <w:tcW w:w="0" w:type="auto"/>
            <w:vAlign w:val="center"/>
            <w:hideMark/>
          </w:tcPr>
          <w:p w14:paraId="66DF8803" w14:textId="46F80EC0"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GWAS locus (lead variant not specified) </w:t>
            </w:r>
          </w:p>
        </w:tc>
        <w:tc>
          <w:tcPr>
            <w:tcW w:w="0" w:type="auto"/>
            <w:vAlign w:val="center"/>
            <w:hideMark/>
          </w:tcPr>
          <w:p w14:paraId="312AB29C" w14:textId="71DF1681"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Monocyte trafficking / inflammatory lung injury </w:t>
            </w:r>
          </w:p>
        </w:tc>
        <w:tc>
          <w:tcPr>
            <w:tcW w:w="0" w:type="auto"/>
            <w:vAlign w:val="center"/>
            <w:hideMark/>
          </w:tcPr>
          <w:p w14:paraId="4E12EB41"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everity</w:t>
            </w:r>
          </w:p>
        </w:tc>
        <w:tc>
          <w:tcPr>
            <w:tcW w:w="0" w:type="auto"/>
            <w:vAlign w:val="center"/>
            <w:hideMark/>
          </w:tcPr>
          <w:p w14:paraId="66DCE8E3" w14:textId="75E0BD69"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Highlights monocyte-driven injury; supports rationale for targeting inflammatory cascades (conceptual) </w:t>
            </w:r>
          </w:p>
        </w:tc>
      </w:tr>
      <w:tr w:rsidR="002402F6" w:rsidRPr="002402F6" w14:paraId="60F7D8F4" w14:textId="77777777" w:rsidTr="0085090A">
        <w:trPr>
          <w:tblCellSpacing w:w="15" w:type="dxa"/>
        </w:trPr>
        <w:tc>
          <w:tcPr>
            <w:tcW w:w="0" w:type="auto"/>
            <w:vAlign w:val="center"/>
            <w:hideMark/>
          </w:tcPr>
          <w:p w14:paraId="661D49DB"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ACE2</w:t>
            </w:r>
          </w:p>
        </w:tc>
        <w:tc>
          <w:tcPr>
            <w:tcW w:w="0" w:type="auto"/>
            <w:vAlign w:val="center"/>
            <w:hideMark/>
          </w:tcPr>
          <w:p w14:paraId="06B056F2" w14:textId="008D8D5D"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Variants discussed (</w:t>
            </w:r>
            <w:proofErr w:type="spellStart"/>
            <w:r w:rsidRPr="0085090A">
              <w:rPr>
                <w:rFonts w:ascii="Arial" w:hAnsi="Arial" w:cs="Arial"/>
                <w:color w:val="EE0000"/>
                <w:sz w:val="18"/>
                <w:szCs w:val="18"/>
              </w:rPr>
              <w:t>rs</w:t>
            </w:r>
            <w:proofErr w:type="spellEnd"/>
            <w:r w:rsidRPr="0085090A">
              <w:rPr>
                <w:rFonts w:ascii="Arial" w:hAnsi="Arial" w:cs="Arial"/>
                <w:color w:val="EE0000"/>
                <w:sz w:val="18"/>
                <w:szCs w:val="18"/>
              </w:rPr>
              <w:t xml:space="preserve"> not specified) </w:t>
            </w:r>
          </w:p>
        </w:tc>
        <w:tc>
          <w:tcPr>
            <w:tcW w:w="0" w:type="auto"/>
            <w:vAlign w:val="center"/>
            <w:hideMark/>
          </w:tcPr>
          <w:p w14:paraId="57EECC9D" w14:textId="3EC47D2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Viral entry receptor biology </w:t>
            </w:r>
          </w:p>
        </w:tc>
        <w:tc>
          <w:tcPr>
            <w:tcW w:w="0" w:type="auto"/>
            <w:vAlign w:val="center"/>
            <w:hideMark/>
          </w:tcPr>
          <w:p w14:paraId="7F2C936D"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usceptibility / clinical progression</w:t>
            </w:r>
          </w:p>
        </w:tc>
        <w:tc>
          <w:tcPr>
            <w:tcW w:w="0" w:type="auto"/>
            <w:vAlign w:val="center"/>
            <w:hideMark/>
          </w:tcPr>
          <w:p w14:paraId="3BDE79EA" w14:textId="2282AA5A"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Supports host-directed prevention concepts and risk context </w:t>
            </w:r>
          </w:p>
        </w:tc>
      </w:tr>
      <w:tr w:rsidR="002402F6" w:rsidRPr="002402F6" w14:paraId="2324FDE6" w14:textId="77777777" w:rsidTr="0085090A">
        <w:trPr>
          <w:tblCellSpacing w:w="15" w:type="dxa"/>
        </w:trPr>
        <w:tc>
          <w:tcPr>
            <w:tcW w:w="0" w:type="auto"/>
            <w:vAlign w:val="center"/>
            <w:hideMark/>
          </w:tcPr>
          <w:p w14:paraId="1F4AE567"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TMPRSS2</w:t>
            </w:r>
          </w:p>
        </w:tc>
        <w:tc>
          <w:tcPr>
            <w:tcW w:w="0" w:type="auto"/>
            <w:vAlign w:val="center"/>
            <w:hideMark/>
          </w:tcPr>
          <w:p w14:paraId="5E54502F" w14:textId="5487D9BD"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Variants discussed (</w:t>
            </w:r>
            <w:proofErr w:type="spellStart"/>
            <w:r w:rsidRPr="0085090A">
              <w:rPr>
                <w:rFonts w:ascii="Arial" w:hAnsi="Arial" w:cs="Arial"/>
                <w:color w:val="EE0000"/>
                <w:sz w:val="18"/>
                <w:szCs w:val="18"/>
              </w:rPr>
              <w:t>rs</w:t>
            </w:r>
            <w:proofErr w:type="spellEnd"/>
            <w:r w:rsidRPr="0085090A">
              <w:rPr>
                <w:rFonts w:ascii="Arial" w:hAnsi="Arial" w:cs="Arial"/>
                <w:color w:val="EE0000"/>
                <w:sz w:val="18"/>
                <w:szCs w:val="18"/>
              </w:rPr>
              <w:t xml:space="preserve"> not specified) </w:t>
            </w:r>
          </w:p>
        </w:tc>
        <w:tc>
          <w:tcPr>
            <w:tcW w:w="0" w:type="auto"/>
            <w:vAlign w:val="center"/>
            <w:hideMark/>
          </w:tcPr>
          <w:p w14:paraId="64F78181" w14:textId="2A46F176"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Spike priming; viral entry facilitation </w:t>
            </w:r>
          </w:p>
        </w:tc>
        <w:tc>
          <w:tcPr>
            <w:tcW w:w="0" w:type="auto"/>
            <w:vAlign w:val="center"/>
            <w:hideMark/>
          </w:tcPr>
          <w:p w14:paraId="0630263B"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usceptibility / progression</w:t>
            </w:r>
          </w:p>
        </w:tc>
        <w:tc>
          <w:tcPr>
            <w:tcW w:w="0" w:type="auto"/>
            <w:vAlign w:val="center"/>
            <w:hideMark/>
          </w:tcPr>
          <w:p w14:paraId="66DC0E7F" w14:textId="5C3827A2"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Reinforces viral-entry pathway relevance (therapeutic implication described at pathway level) </w:t>
            </w:r>
          </w:p>
        </w:tc>
      </w:tr>
      <w:tr w:rsidR="002402F6" w:rsidRPr="002402F6" w14:paraId="6E292C5B" w14:textId="77777777" w:rsidTr="0085090A">
        <w:trPr>
          <w:tblCellSpacing w:w="15" w:type="dxa"/>
        </w:trPr>
        <w:tc>
          <w:tcPr>
            <w:tcW w:w="0" w:type="auto"/>
            <w:vAlign w:val="center"/>
            <w:hideMark/>
          </w:tcPr>
          <w:p w14:paraId="5D2D27A9"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LC6A20</w:t>
            </w:r>
          </w:p>
        </w:tc>
        <w:tc>
          <w:tcPr>
            <w:tcW w:w="0" w:type="auto"/>
            <w:vAlign w:val="center"/>
            <w:hideMark/>
          </w:tcPr>
          <w:p w14:paraId="3C0B8E82" w14:textId="01B798FA"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Variants discussed (</w:t>
            </w:r>
            <w:proofErr w:type="spellStart"/>
            <w:r w:rsidRPr="0085090A">
              <w:rPr>
                <w:rFonts w:ascii="Arial" w:hAnsi="Arial" w:cs="Arial"/>
                <w:color w:val="EE0000"/>
                <w:sz w:val="18"/>
                <w:szCs w:val="18"/>
              </w:rPr>
              <w:t>rs</w:t>
            </w:r>
            <w:proofErr w:type="spellEnd"/>
            <w:r w:rsidRPr="0085090A">
              <w:rPr>
                <w:rFonts w:ascii="Arial" w:hAnsi="Arial" w:cs="Arial"/>
                <w:color w:val="EE0000"/>
                <w:sz w:val="18"/>
                <w:szCs w:val="18"/>
              </w:rPr>
              <w:t xml:space="preserve"> not specified) </w:t>
            </w:r>
          </w:p>
        </w:tc>
        <w:tc>
          <w:tcPr>
            <w:tcW w:w="0" w:type="auto"/>
            <w:vAlign w:val="center"/>
            <w:hideMark/>
          </w:tcPr>
          <w:p w14:paraId="62CD4BE7" w14:textId="63E47D22"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Viral-entry–adjacent locus / host–virus interaction pathway </w:t>
            </w:r>
          </w:p>
        </w:tc>
        <w:tc>
          <w:tcPr>
            <w:tcW w:w="0" w:type="auto"/>
            <w:vAlign w:val="center"/>
            <w:hideMark/>
          </w:tcPr>
          <w:p w14:paraId="78E5D9E5"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usceptibility / progression</w:t>
            </w:r>
          </w:p>
        </w:tc>
        <w:tc>
          <w:tcPr>
            <w:tcW w:w="0" w:type="auto"/>
            <w:vAlign w:val="center"/>
            <w:hideMark/>
          </w:tcPr>
          <w:p w14:paraId="05DC43FE" w14:textId="73C66E9F"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Contextualizes entry-related genetic architecture; no direct genotype-guided treatment claimed </w:t>
            </w:r>
          </w:p>
        </w:tc>
      </w:tr>
      <w:tr w:rsidR="002402F6" w:rsidRPr="002402F6" w14:paraId="7A6D2EF5" w14:textId="77777777" w:rsidTr="0085090A">
        <w:trPr>
          <w:tblCellSpacing w:w="15" w:type="dxa"/>
        </w:trPr>
        <w:tc>
          <w:tcPr>
            <w:tcW w:w="0" w:type="auto"/>
            <w:vAlign w:val="center"/>
            <w:hideMark/>
          </w:tcPr>
          <w:p w14:paraId="3C978B08"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IL6R</w:t>
            </w:r>
          </w:p>
        </w:tc>
        <w:tc>
          <w:tcPr>
            <w:tcW w:w="0" w:type="auto"/>
            <w:vAlign w:val="center"/>
            <w:hideMark/>
          </w:tcPr>
          <w:p w14:paraId="2D3140DF" w14:textId="3C531F1E"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GWAS locus mentioned (variant not specified) </w:t>
            </w:r>
          </w:p>
        </w:tc>
        <w:tc>
          <w:tcPr>
            <w:tcW w:w="0" w:type="auto"/>
            <w:vAlign w:val="center"/>
            <w:hideMark/>
          </w:tcPr>
          <w:p w14:paraId="70BA73F8" w14:textId="609828BA"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Cytokine signaling / hyperinflammation </w:t>
            </w:r>
          </w:p>
        </w:tc>
        <w:tc>
          <w:tcPr>
            <w:tcW w:w="0" w:type="auto"/>
            <w:vAlign w:val="center"/>
            <w:hideMark/>
          </w:tcPr>
          <w:p w14:paraId="3BFFE0AA"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everity / inflammatory phenotype</w:t>
            </w:r>
          </w:p>
        </w:tc>
        <w:tc>
          <w:tcPr>
            <w:tcW w:w="0" w:type="auto"/>
            <w:vAlign w:val="center"/>
            <w:hideMark/>
          </w:tcPr>
          <w:p w14:paraId="499529B0" w14:textId="0A659EEC"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Supports cytokine-directed immunomodulation rationale (pathway-level) </w:t>
            </w:r>
          </w:p>
        </w:tc>
      </w:tr>
      <w:tr w:rsidR="002402F6" w:rsidRPr="002402F6" w14:paraId="54AE3BBF" w14:textId="77777777" w:rsidTr="0085090A">
        <w:trPr>
          <w:tblCellSpacing w:w="15" w:type="dxa"/>
        </w:trPr>
        <w:tc>
          <w:tcPr>
            <w:tcW w:w="0" w:type="auto"/>
            <w:vAlign w:val="center"/>
            <w:hideMark/>
          </w:tcPr>
          <w:p w14:paraId="49AF6E08"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ABO (blood group locus)</w:t>
            </w:r>
          </w:p>
        </w:tc>
        <w:tc>
          <w:tcPr>
            <w:tcW w:w="0" w:type="auto"/>
            <w:vAlign w:val="center"/>
            <w:hideMark/>
          </w:tcPr>
          <w:p w14:paraId="74C8B906" w14:textId="301B5D4F"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Blood group association (no SNP specified) </w:t>
            </w:r>
          </w:p>
        </w:tc>
        <w:tc>
          <w:tcPr>
            <w:tcW w:w="0" w:type="auto"/>
            <w:vAlign w:val="center"/>
            <w:hideMark/>
          </w:tcPr>
          <w:p w14:paraId="536F0BA5"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Coagulation / endothelial and population-level risk marker </w:t>
            </w:r>
          </w:p>
          <w:p w14:paraId="661EAB81"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Original Manuscript_JAMMR_14949…</w:t>
            </w:r>
          </w:p>
        </w:tc>
        <w:tc>
          <w:tcPr>
            <w:tcW w:w="0" w:type="auto"/>
            <w:vAlign w:val="center"/>
            <w:hideMark/>
          </w:tcPr>
          <w:p w14:paraId="41A669A7" w14:textId="77777777"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Susceptibility/severity association reported in literature cited</w:t>
            </w:r>
          </w:p>
        </w:tc>
        <w:tc>
          <w:tcPr>
            <w:tcW w:w="0" w:type="auto"/>
            <w:vAlign w:val="center"/>
            <w:hideMark/>
          </w:tcPr>
          <w:p w14:paraId="52A9BC6B" w14:textId="74B2AA9A" w:rsidR="0085090A" w:rsidRPr="0085090A" w:rsidRDefault="0085090A" w:rsidP="0085090A">
            <w:pPr>
              <w:spacing w:after="0" w:line="240" w:lineRule="auto"/>
              <w:contextualSpacing/>
              <w:rPr>
                <w:rFonts w:ascii="Arial" w:hAnsi="Arial" w:cs="Arial"/>
                <w:color w:val="EE0000"/>
                <w:sz w:val="18"/>
                <w:szCs w:val="18"/>
              </w:rPr>
            </w:pPr>
            <w:r w:rsidRPr="0085090A">
              <w:rPr>
                <w:rFonts w:ascii="Arial" w:hAnsi="Arial" w:cs="Arial"/>
                <w:color w:val="EE0000"/>
                <w:sz w:val="18"/>
                <w:szCs w:val="18"/>
              </w:rPr>
              <w:t xml:space="preserve">Useful as population risk modifier; manuscript frames as common-polymorphism influence (no specific therapy) </w:t>
            </w:r>
          </w:p>
        </w:tc>
      </w:tr>
    </w:tbl>
    <w:p w14:paraId="7385F671" w14:textId="7529DE96" w:rsidR="0085090A" w:rsidRPr="00AB21B1" w:rsidRDefault="0085090A" w:rsidP="00A12344">
      <w:pPr>
        <w:pStyle w:val="EndNoteBibliography"/>
        <w:jc w:val="both"/>
        <w:rPr>
          <w:rFonts w:ascii="Arial" w:hAnsi="Arial" w:cs="Arial"/>
          <w:color w:val="EE0000"/>
        </w:rPr>
      </w:pPr>
    </w:p>
    <w:sectPr w:rsidR="0085090A" w:rsidRPr="00AB21B1" w:rsidSect="0085090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42D070" w14:textId="77777777" w:rsidR="0085083C" w:rsidRDefault="0085083C" w:rsidP="00497772">
      <w:pPr>
        <w:spacing w:after="0" w:line="240" w:lineRule="auto"/>
      </w:pPr>
      <w:r>
        <w:separator/>
      </w:r>
    </w:p>
  </w:endnote>
  <w:endnote w:type="continuationSeparator" w:id="0">
    <w:p w14:paraId="2BF8BF91" w14:textId="77777777" w:rsidR="0085083C" w:rsidRDefault="0085083C" w:rsidP="00497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C2639C" w14:textId="77777777" w:rsidR="00E8751F" w:rsidRDefault="00E8751F">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B53FDA" w14:textId="77777777" w:rsidR="00497772" w:rsidRPr="0059743F" w:rsidRDefault="00497772" w:rsidP="00497772">
    <w:pPr>
      <w:pStyle w:val="Rodap"/>
    </w:pPr>
  </w:p>
  <w:p w14:paraId="22609A86" w14:textId="601418DD" w:rsidR="00497772" w:rsidRPr="00497772" w:rsidRDefault="00497772">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291F7E" w14:textId="77777777" w:rsidR="00E8751F" w:rsidRDefault="00E8751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C6BC22" w14:textId="77777777" w:rsidR="0085083C" w:rsidRDefault="0085083C" w:rsidP="00497772">
      <w:pPr>
        <w:spacing w:after="0" w:line="240" w:lineRule="auto"/>
      </w:pPr>
      <w:r>
        <w:separator/>
      </w:r>
    </w:p>
  </w:footnote>
  <w:footnote w:type="continuationSeparator" w:id="0">
    <w:p w14:paraId="73955D74" w14:textId="77777777" w:rsidR="0085083C" w:rsidRDefault="0085083C" w:rsidP="004977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330328" w14:textId="2705DC3A" w:rsidR="00E8751F" w:rsidRDefault="00000000">
    <w:pPr>
      <w:pStyle w:val="Cabealho"/>
    </w:pPr>
    <w:r>
      <w:rPr>
        <w:noProof/>
      </w:rPr>
      <w:pict w14:anchorId="586B4A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0377922" o:spid="_x0000_s1026"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67234" w14:textId="304BFB0C" w:rsidR="00E8751F" w:rsidRDefault="00000000">
    <w:pPr>
      <w:pStyle w:val="Cabealho"/>
    </w:pPr>
    <w:r>
      <w:rPr>
        <w:noProof/>
      </w:rPr>
      <w:pict w14:anchorId="4BB66B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0377923" o:spid="_x0000_s1027"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4C4669" w14:textId="72DC0988" w:rsidR="00E8751F" w:rsidRDefault="00000000">
    <w:pPr>
      <w:pStyle w:val="Cabealho"/>
    </w:pPr>
    <w:r>
      <w:rPr>
        <w:noProof/>
      </w:rPr>
      <w:pict w14:anchorId="1377B8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0377921" o:spid="_x0000_s1025"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42524"/>
    <w:multiLevelType w:val="multilevel"/>
    <w:tmpl w:val="3B50D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1C49F3"/>
    <w:multiLevelType w:val="multilevel"/>
    <w:tmpl w:val="4F2E2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3250FA"/>
    <w:multiLevelType w:val="multilevel"/>
    <w:tmpl w:val="ABF43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22A106F"/>
    <w:multiLevelType w:val="multilevel"/>
    <w:tmpl w:val="31E22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1D327D6"/>
    <w:multiLevelType w:val="multilevel"/>
    <w:tmpl w:val="CE8EB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86125813">
    <w:abstractNumId w:val="0"/>
  </w:num>
  <w:num w:numId="2" w16cid:durableId="1571383536">
    <w:abstractNumId w:val="3"/>
  </w:num>
  <w:num w:numId="3" w16cid:durableId="649098304">
    <w:abstractNumId w:val="2"/>
  </w:num>
  <w:num w:numId="4" w16cid:durableId="151796524">
    <w:abstractNumId w:val="1"/>
  </w:num>
  <w:num w:numId="5" w16cid:durableId="4473541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Q0MjY2NjE1NrawMDNW0lEKTi0uzszPAykwqgUAcAOmwCwAAAA="/>
    <w:docVar w:name="EN.InstantFormat" w:val="&lt;ENInstantFormat&gt;&lt;Enabled&gt;1&lt;/Enabled&gt;&lt;ScanUnformatted&gt;1&lt;/ScanUnformatted&gt;&lt;ScanChanges&gt;1&lt;/ScanChanges&gt;&lt;Suspended&gt;0&lt;/Suspended&gt;&lt;/ENInstantFormat&gt;"/>
    <w:docVar w:name="EN.Layout" w:val="&lt;ENLayout&gt;&lt;Style&gt;Vancouver JAMM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0zpteav9zav5eta5wvez92r9zsw0z9txzw&quot;&gt;GEnome factors&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1B07C3"/>
    <w:rsid w:val="00007AE3"/>
    <w:rsid w:val="00034B4B"/>
    <w:rsid w:val="000464C3"/>
    <w:rsid w:val="00085A93"/>
    <w:rsid w:val="000C288C"/>
    <w:rsid w:val="001119AF"/>
    <w:rsid w:val="00150E9B"/>
    <w:rsid w:val="00163328"/>
    <w:rsid w:val="001A3B4D"/>
    <w:rsid w:val="001B07C3"/>
    <w:rsid w:val="001E169F"/>
    <w:rsid w:val="001F40A4"/>
    <w:rsid w:val="002402F6"/>
    <w:rsid w:val="002422C7"/>
    <w:rsid w:val="0028530B"/>
    <w:rsid w:val="00285ABB"/>
    <w:rsid w:val="00291301"/>
    <w:rsid w:val="00330A23"/>
    <w:rsid w:val="00394A99"/>
    <w:rsid w:val="003C1D4E"/>
    <w:rsid w:val="00417B29"/>
    <w:rsid w:val="00430349"/>
    <w:rsid w:val="00492753"/>
    <w:rsid w:val="00497772"/>
    <w:rsid w:val="004D3A39"/>
    <w:rsid w:val="004D50C6"/>
    <w:rsid w:val="005239FF"/>
    <w:rsid w:val="00554912"/>
    <w:rsid w:val="006102BC"/>
    <w:rsid w:val="00623EEF"/>
    <w:rsid w:val="00684E1D"/>
    <w:rsid w:val="006A7043"/>
    <w:rsid w:val="007138B4"/>
    <w:rsid w:val="00774624"/>
    <w:rsid w:val="0077642D"/>
    <w:rsid w:val="00791049"/>
    <w:rsid w:val="00810238"/>
    <w:rsid w:val="008224D8"/>
    <w:rsid w:val="00843733"/>
    <w:rsid w:val="0085083C"/>
    <w:rsid w:val="0085090A"/>
    <w:rsid w:val="0087645F"/>
    <w:rsid w:val="00976758"/>
    <w:rsid w:val="00A04731"/>
    <w:rsid w:val="00A10E47"/>
    <w:rsid w:val="00A12344"/>
    <w:rsid w:val="00A15BAD"/>
    <w:rsid w:val="00A61D39"/>
    <w:rsid w:val="00AA7EF4"/>
    <w:rsid w:val="00AB21B1"/>
    <w:rsid w:val="00AB418B"/>
    <w:rsid w:val="00AC1369"/>
    <w:rsid w:val="00AE7563"/>
    <w:rsid w:val="00B3664A"/>
    <w:rsid w:val="00B4299B"/>
    <w:rsid w:val="00B67D86"/>
    <w:rsid w:val="00BC1C68"/>
    <w:rsid w:val="00C27F7B"/>
    <w:rsid w:val="00C5743D"/>
    <w:rsid w:val="00CA05A2"/>
    <w:rsid w:val="00CB26D8"/>
    <w:rsid w:val="00CB3019"/>
    <w:rsid w:val="00CC0AB3"/>
    <w:rsid w:val="00CC7BFC"/>
    <w:rsid w:val="00CF22B7"/>
    <w:rsid w:val="00D05840"/>
    <w:rsid w:val="00D32F27"/>
    <w:rsid w:val="00D44B5E"/>
    <w:rsid w:val="00DA35A2"/>
    <w:rsid w:val="00E3250E"/>
    <w:rsid w:val="00E74DC0"/>
    <w:rsid w:val="00E8751F"/>
    <w:rsid w:val="00ED0B77"/>
    <w:rsid w:val="00ED7A84"/>
    <w:rsid w:val="00EF5D0B"/>
    <w:rsid w:val="00F70B4F"/>
    <w:rsid w:val="00F77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60C113"/>
  <w15:chartTrackingRefBased/>
  <w15:docId w15:val="{99E0F881-FB3E-4346-B5C5-F07C6A8CE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07C3"/>
  </w:style>
  <w:style w:type="paragraph" w:styleId="Ttulo1">
    <w:name w:val="heading 1"/>
    <w:basedOn w:val="Normal"/>
    <w:next w:val="Normal"/>
    <w:link w:val="Ttulo1Char"/>
    <w:uiPriority w:val="9"/>
    <w:qFormat/>
    <w:rsid w:val="001B07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semiHidden/>
    <w:unhideWhenUsed/>
    <w:qFormat/>
    <w:rsid w:val="001B07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1B07C3"/>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B07C3"/>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B07C3"/>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B07C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B07C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B07C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B07C3"/>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1B07C3"/>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semiHidden/>
    <w:rsid w:val="001B07C3"/>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1B07C3"/>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B07C3"/>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B07C3"/>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B07C3"/>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B07C3"/>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B07C3"/>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B07C3"/>
    <w:rPr>
      <w:rFonts w:eastAsiaTheme="majorEastAsia" w:cstheme="majorBidi"/>
      <w:color w:val="272727" w:themeColor="text1" w:themeTint="D8"/>
    </w:rPr>
  </w:style>
  <w:style w:type="paragraph" w:styleId="Ttulo">
    <w:name w:val="Title"/>
    <w:basedOn w:val="Normal"/>
    <w:next w:val="Normal"/>
    <w:link w:val="TtuloChar"/>
    <w:uiPriority w:val="10"/>
    <w:qFormat/>
    <w:rsid w:val="001B07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B07C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B07C3"/>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B07C3"/>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B07C3"/>
    <w:pPr>
      <w:spacing w:before="160"/>
      <w:jc w:val="center"/>
    </w:pPr>
    <w:rPr>
      <w:i/>
      <w:iCs/>
      <w:color w:val="404040" w:themeColor="text1" w:themeTint="BF"/>
    </w:rPr>
  </w:style>
  <w:style w:type="character" w:customStyle="1" w:styleId="CitaoChar">
    <w:name w:val="Citação Char"/>
    <w:basedOn w:val="Fontepargpadro"/>
    <w:link w:val="Citao"/>
    <w:uiPriority w:val="29"/>
    <w:rsid w:val="001B07C3"/>
    <w:rPr>
      <w:i/>
      <w:iCs/>
      <w:color w:val="404040" w:themeColor="text1" w:themeTint="BF"/>
    </w:rPr>
  </w:style>
  <w:style w:type="paragraph" w:styleId="PargrafodaLista">
    <w:name w:val="List Paragraph"/>
    <w:basedOn w:val="Normal"/>
    <w:uiPriority w:val="34"/>
    <w:qFormat/>
    <w:rsid w:val="001B07C3"/>
    <w:pPr>
      <w:ind w:left="720"/>
      <w:contextualSpacing/>
    </w:pPr>
  </w:style>
  <w:style w:type="character" w:styleId="nfaseIntensa">
    <w:name w:val="Intense Emphasis"/>
    <w:basedOn w:val="Fontepargpadro"/>
    <w:uiPriority w:val="21"/>
    <w:qFormat/>
    <w:rsid w:val="001B07C3"/>
    <w:rPr>
      <w:i/>
      <w:iCs/>
      <w:color w:val="0F4761" w:themeColor="accent1" w:themeShade="BF"/>
    </w:rPr>
  </w:style>
  <w:style w:type="paragraph" w:styleId="CitaoIntensa">
    <w:name w:val="Intense Quote"/>
    <w:basedOn w:val="Normal"/>
    <w:next w:val="Normal"/>
    <w:link w:val="CitaoIntensaChar"/>
    <w:uiPriority w:val="30"/>
    <w:qFormat/>
    <w:rsid w:val="001B07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B07C3"/>
    <w:rPr>
      <w:i/>
      <w:iCs/>
      <w:color w:val="0F4761" w:themeColor="accent1" w:themeShade="BF"/>
    </w:rPr>
  </w:style>
  <w:style w:type="character" w:styleId="RefernciaIntensa">
    <w:name w:val="Intense Reference"/>
    <w:basedOn w:val="Fontepargpadro"/>
    <w:uiPriority w:val="32"/>
    <w:qFormat/>
    <w:rsid w:val="001B07C3"/>
    <w:rPr>
      <w:b/>
      <w:bCs/>
      <w:smallCaps/>
      <w:color w:val="0F4761" w:themeColor="accent1" w:themeShade="BF"/>
      <w:spacing w:val="5"/>
    </w:rPr>
  </w:style>
  <w:style w:type="paragraph" w:customStyle="1" w:styleId="Texto-Resumo">
    <w:name w:val="Texto - Resumo"/>
    <w:basedOn w:val="Normal"/>
    <w:rsid w:val="001B07C3"/>
    <w:pPr>
      <w:widowControl w:val="0"/>
      <w:spacing w:after="480" w:line="240" w:lineRule="auto"/>
      <w:jc w:val="both"/>
    </w:pPr>
    <w:rPr>
      <w:rFonts w:ascii="Arial" w:eastAsia="Times New Roman" w:hAnsi="Arial" w:cs="Times New Roman"/>
      <w:snapToGrid w:val="0"/>
      <w:kern w:val="0"/>
      <w:szCs w:val="20"/>
      <w:lang w:val="pt-BR" w:eastAsia="pt-BR"/>
      <w14:ligatures w14:val="none"/>
    </w:rPr>
  </w:style>
  <w:style w:type="paragraph" w:customStyle="1" w:styleId="EndNoteBibliographyTitle">
    <w:name w:val="EndNote Bibliography Title"/>
    <w:basedOn w:val="Normal"/>
    <w:link w:val="EndNoteBibliographyTitleChar"/>
    <w:rsid w:val="001B07C3"/>
    <w:pPr>
      <w:spacing w:after="0"/>
      <w:jc w:val="center"/>
    </w:pPr>
    <w:rPr>
      <w:rFonts w:ascii="Aptos" w:hAnsi="Aptos"/>
      <w:noProof/>
    </w:rPr>
  </w:style>
  <w:style w:type="character" w:customStyle="1" w:styleId="EndNoteBibliographyTitleChar">
    <w:name w:val="EndNote Bibliography Title Char"/>
    <w:basedOn w:val="Fontepargpadro"/>
    <w:link w:val="EndNoteBibliographyTitle"/>
    <w:rsid w:val="001B07C3"/>
    <w:rPr>
      <w:rFonts w:ascii="Aptos" w:hAnsi="Aptos"/>
      <w:noProof/>
    </w:rPr>
  </w:style>
  <w:style w:type="paragraph" w:customStyle="1" w:styleId="EndNoteBibliography">
    <w:name w:val="EndNote Bibliography"/>
    <w:basedOn w:val="Normal"/>
    <w:link w:val="EndNoteBibliographyChar"/>
    <w:rsid w:val="001B07C3"/>
    <w:pPr>
      <w:spacing w:line="240" w:lineRule="auto"/>
    </w:pPr>
    <w:rPr>
      <w:rFonts w:ascii="Aptos" w:hAnsi="Aptos"/>
      <w:noProof/>
    </w:rPr>
  </w:style>
  <w:style w:type="character" w:customStyle="1" w:styleId="EndNoteBibliographyChar">
    <w:name w:val="EndNote Bibliography Char"/>
    <w:basedOn w:val="Fontepargpadro"/>
    <w:link w:val="EndNoteBibliography"/>
    <w:rsid w:val="001B07C3"/>
    <w:rPr>
      <w:rFonts w:ascii="Aptos" w:hAnsi="Aptos"/>
      <w:noProof/>
    </w:rPr>
  </w:style>
  <w:style w:type="paragraph" w:styleId="Cabealho">
    <w:name w:val="header"/>
    <w:basedOn w:val="Normal"/>
    <w:link w:val="CabealhoChar"/>
    <w:uiPriority w:val="99"/>
    <w:unhideWhenUsed/>
    <w:rsid w:val="00497772"/>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497772"/>
  </w:style>
  <w:style w:type="paragraph" w:styleId="Rodap">
    <w:name w:val="footer"/>
    <w:basedOn w:val="Normal"/>
    <w:link w:val="RodapChar"/>
    <w:uiPriority w:val="99"/>
    <w:unhideWhenUsed/>
    <w:rsid w:val="00497772"/>
    <w:pPr>
      <w:tabs>
        <w:tab w:val="center" w:pos="4680"/>
        <w:tab w:val="right" w:pos="9360"/>
      </w:tabs>
      <w:spacing w:after="0" w:line="240" w:lineRule="auto"/>
    </w:pPr>
  </w:style>
  <w:style w:type="character" w:customStyle="1" w:styleId="RodapChar">
    <w:name w:val="Rodapé Char"/>
    <w:basedOn w:val="Fontepargpadro"/>
    <w:link w:val="Rodap"/>
    <w:uiPriority w:val="99"/>
    <w:rsid w:val="00497772"/>
  </w:style>
  <w:style w:type="paragraph" w:styleId="Pr-formataoHTML">
    <w:name w:val="HTML Preformatted"/>
    <w:basedOn w:val="Normal"/>
    <w:link w:val="Pr-formataoHTMLChar"/>
    <w:uiPriority w:val="99"/>
    <w:unhideWhenUsed/>
    <w:rsid w:val="00285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pt-BR" w:eastAsia="pt-BR"/>
      <w14:ligatures w14:val="none"/>
    </w:rPr>
  </w:style>
  <w:style w:type="character" w:customStyle="1" w:styleId="Pr-formataoHTMLChar">
    <w:name w:val="Pré-formatação HTML Char"/>
    <w:basedOn w:val="Fontepargpadro"/>
    <w:link w:val="Pr-formataoHTML"/>
    <w:uiPriority w:val="99"/>
    <w:rsid w:val="0028530B"/>
    <w:rPr>
      <w:rFonts w:ascii="Courier New" w:eastAsia="Times New Roman" w:hAnsi="Courier New" w:cs="Courier New"/>
      <w:kern w:val="0"/>
      <w:sz w:val="20"/>
      <w:szCs w:val="20"/>
      <w:lang w:val="pt-BR" w:eastAsia="pt-BR"/>
      <w14:ligatures w14:val="none"/>
    </w:rPr>
  </w:style>
  <w:style w:type="character" w:styleId="Hyperlink">
    <w:name w:val="Hyperlink"/>
    <w:basedOn w:val="Fontepargpadro"/>
    <w:uiPriority w:val="99"/>
    <w:unhideWhenUsed/>
    <w:rsid w:val="00034B4B"/>
    <w:rPr>
      <w:color w:val="467886" w:themeColor="hyperlink"/>
      <w:u w:val="single"/>
    </w:rPr>
  </w:style>
  <w:style w:type="character" w:customStyle="1" w:styleId="UnresolvedMention1">
    <w:name w:val="Unresolved Mention1"/>
    <w:basedOn w:val="Fontepargpadro"/>
    <w:uiPriority w:val="99"/>
    <w:semiHidden/>
    <w:unhideWhenUsed/>
    <w:rsid w:val="00034B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6</TotalTime>
  <Pages>11</Pages>
  <Words>4546</Words>
  <Characters>29780</Characters>
  <Application>Microsoft Office Word</Application>
  <DocSecurity>0</DocSecurity>
  <Lines>661</Lines>
  <Paragraphs>2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M S Freitas</dc:creator>
  <cp:keywords/>
  <dc:description/>
  <cp:lastModifiedBy>Karina M S Freitas</cp:lastModifiedBy>
  <cp:revision>12</cp:revision>
  <dcterms:created xsi:type="dcterms:W3CDTF">2025-12-17T18:13:00Z</dcterms:created>
  <dcterms:modified xsi:type="dcterms:W3CDTF">2025-12-17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1d9855-60c0-4c45-aec7-4d79d28a5746</vt:lpwstr>
  </property>
</Properties>
</file>